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Pr="005F0C76" w:rsidRDefault="00585F9F" w:rsidP="00585F9F">
      <w:pPr>
        <w:ind w:left="1701"/>
      </w:pPr>
    </w:p>
    <w:p w:rsidR="00585F9F" w:rsidRPr="005F0C76" w:rsidRDefault="00585F9F" w:rsidP="00585F9F">
      <w:pPr>
        <w:jc w:val="center"/>
        <w:rPr>
          <w:b/>
          <w:sz w:val="32"/>
          <w:szCs w:val="32"/>
        </w:rPr>
      </w:pPr>
      <w:r>
        <w:rPr>
          <w:b/>
          <w:sz w:val="32"/>
          <w:szCs w:val="32"/>
        </w:rPr>
        <w:t>The impact of periodic presumptive treatment of sexually transmitted infections on HIV incidence in Papua New Guinea</w:t>
      </w:r>
    </w:p>
    <w:p w:rsidR="00585F9F" w:rsidRPr="005F0C76" w:rsidRDefault="00585F9F" w:rsidP="00585F9F">
      <w:pPr>
        <w:jc w:val="center"/>
      </w:pPr>
    </w:p>
    <w:p w:rsidR="00585F9F" w:rsidRPr="005F0C76" w:rsidRDefault="00585F9F" w:rsidP="00585F9F">
      <w:pPr>
        <w:jc w:val="center"/>
        <w:rPr>
          <w:vertAlign w:val="superscript"/>
        </w:rPr>
      </w:pPr>
      <w:r>
        <w:t>Christopher Rock</w:t>
      </w:r>
    </w:p>
    <w:p w:rsidR="00585F9F" w:rsidRPr="005F0C76" w:rsidRDefault="00585F9F" w:rsidP="00585F9F">
      <w:pPr>
        <w:jc w:val="center"/>
        <w:rPr>
          <w:color w:val="000000" w:themeColor="text1"/>
        </w:rPr>
      </w:pPr>
      <w:r w:rsidRPr="005F0C76">
        <w:t xml:space="preserve">Supervised by </w:t>
      </w:r>
      <w:r>
        <w:t>John Murray and Richard Gray</w:t>
      </w:r>
    </w:p>
    <w:p w:rsidR="00585F9F" w:rsidRPr="005F0C76" w:rsidRDefault="00585F9F" w:rsidP="00585F9F">
      <w:pPr>
        <w:jc w:val="center"/>
        <w:rPr>
          <w:vertAlign w:val="superscript"/>
        </w:rPr>
      </w:pPr>
      <w:r>
        <w:rPr>
          <w:color w:val="000000" w:themeColor="text1"/>
        </w:rPr>
        <w:t>The University of New South Wales</w:t>
      </w:r>
    </w:p>
    <w:p w:rsidR="00585F9F" w:rsidRDefault="00585F9F" w:rsidP="00585F9F"/>
    <w:p w:rsidR="00585F9F" w:rsidRDefault="00585F9F" w:rsidP="00585F9F"/>
    <w:p w:rsidR="00585F9F" w:rsidRDefault="00585F9F" w:rsidP="00585F9F"/>
    <w:p w:rsidR="00585F9F" w:rsidRDefault="00585F9F" w:rsidP="00585F9F">
      <w:pPr>
        <w:rPr>
          <w:b/>
        </w:rPr>
      </w:pPr>
    </w:p>
    <w:p w:rsidR="00585F9F" w:rsidRDefault="00585F9F" w:rsidP="00585F9F">
      <w:pPr>
        <w:rPr>
          <w:b/>
        </w:rPr>
      </w:pPr>
      <w:r>
        <w:rPr>
          <w:b/>
        </w:rPr>
        <w:br w:type="page"/>
      </w:r>
    </w:p>
    <w:p w:rsidR="00585F9F" w:rsidRDefault="00585F9F" w:rsidP="00585F9F">
      <w:pPr>
        <w:pStyle w:val="Heading1"/>
        <w:rPr>
          <w:rStyle w:val="MTConvertedEquation"/>
          <w:rFonts w:eastAsiaTheme="minorEastAsia"/>
        </w:rPr>
      </w:pPr>
      <w:r>
        <w:rPr>
          <w:rStyle w:val="MTConvertedEquation"/>
          <w:rFonts w:eastAsiaTheme="minorEastAsia"/>
        </w:rPr>
        <w:lastRenderedPageBreak/>
        <w:t>Acknowledgements</w:t>
      </w:r>
    </w:p>
    <w:p w:rsidR="00585F9F" w:rsidRDefault="00585F9F" w:rsidP="00585F9F">
      <w:pPr>
        <w:rPr>
          <w:rStyle w:val="MTConvertedEquation"/>
          <w:rFonts w:eastAsiaTheme="minorEastAsia"/>
        </w:rPr>
      </w:pPr>
    </w:p>
    <w:p w:rsidR="00585F9F" w:rsidRPr="00577477"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585F9F" w:rsidRDefault="00585F9F" w:rsidP="00585F9F">
      <w:pPr>
        <w:pStyle w:val="Heading1"/>
        <w:rPr>
          <w:rStyle w:val="MTConvertedEquation"/>
          <w:rFonts w:eastAsiaTheme="minorEastAsia"/>
        </w:rPr>
      </w:pPr>
      <w:commentRangeStart w:id="0"/>
      <w:commentRangeStart w:id="1"/>
      <w:r>
        <w:rPr>
          <w:rStyle w:val="MTConvertedEquation"/>
          <w:rFonts w:eastAsiaTheme="minorEastAsia"/>
        </w:rPr>
        <w:t>Abstract</w:t>
      </w:r>
      <w:commentRangeEnd w:id="0"/>
      <w:commentRangeEnd w:id="1"/>
      <w:r>
        <w:rPr>
          <w:rStyle w:val="CommentReference"/>
          <w:rFonts w:asciiTheme="minorHAnsi" w:eastAsiaTheme="minorHAnsi" w:hAnsiTheme="minorHAnsi" w:cstheme="minorBidi"/>
          <w:b w:val="0"/>
          <w:bCs w:val="0"/>
          <w:color w:val="auto"/>
        </w:rPr>
        <w:commentReference w:id="0"/>
      </w:r>
      <w:r>
        <w:rPr>
          <w:rStyle w:val="CommentReference"/>
          <w:rFonts w:asciiTheme="minorHAnsi" w:eastAsiaTheme="minorHAnsi" w:hAnsiTheme="minorHAnsi" w:cstheme="minorBidi"/>
          <w:b w:val="0"/>
          <w:bCs w:val="0"/>
          <w:color w:val="auto"/>
        </w:rPr>
        <w:commentReference w:id="1"/>
      </w:r>
    </w:p>
    <w:p w:rsidR="00585F9F" w:rsidRDefault="00585F9F" w:rsidP="00585F9F">
      <w:r>
        <w:t xml:space="preserve">Papua New Guinea (PNG) has one of the highest rates of HIV in the Asia-Pacific region (WR). Some sexually transmitted infections (STIs) with high prevalences in PNG, especially ulcerating </w:t>
      </w:r>
      <w:commentRangeStart w:id="2"/>
      <w:r>
        <w:t>STIs</w:t>
      </w:r>
      <w:commentRangeEnd w:id="2"/>
      <w:r>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reduce levels of specifically of ulcerating bacterial STIs achieve this is </w:t>
      </w:r>
      <w:r>
        <w:rPr>
          <w:i/>
        </w:rPr>
        <w:t xml:space="preserve">periodic presumptive treatment </w:t>
      </w:r>
      <w:r>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Default="00585F9F" w:rsidP="00585F9F">
      <w:r>
        <w:t xml:space="preserve">We built a simple model for a particular class of STIs, </w:t>
      </w:r>
      <w:r w:rsidRPr="00C642BF">
        <w:rPr>
          <w:i/>
        </w:rPr>
        <w:t>ulcerating bacterial STIs</w:t>
      </w:r>
      <w:r>
        <w:t xml:space="preserve"> (UBSTIs), to model the effects of PPT on these STIs</w:t>
      </w:r>
      <w:r w:rsidRPr="00C642BF">
        <w:t xml:space="preserve"> </w:t>
      </w:r>
      <w:r>
        <w:t xml:space="preserve">in Papua New Guinea. We </w:t>
      </w:r>
      <w:commentRangeStart w:id="3"/>
      <w:r>
        <w:t>use</w:t>
      </w:r>
      <w:commentRangeEnd w:id="3"/>
      <w:r>
        <w:rPr>
          <w:rStyle w:val="CommentReference"/>
        </w:rPr>
        <w:commentReference w:id="3"/>
      </w:r>
      <w:r>
        <w:t xml:space="preserve">d an existing model </w:t>
      </w:r>
      <w:r w:rsidR="00201B4C">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201B4C">
        <w:fldChar w:fldCharType="separate"/>
      </w:r>
      <w:r>
        <w:rPr>
          <w:noProof/>
        </w:rPr>
        <w:t>(</w:t>
      </w:r>
      <w:hyperlink w:anchor="_ENREF_2" w:tooltip="Gray, 2011 #19" w:history="1">
        <w:r w:rsidR="0023257B">
          <w:rPr>
            <w:noProof/>
          </w:rPr>
          <w:t>Gray, Murray et al. 2011</w:t>
        </w:r>
      </w:hyperlink>
      <w:r>
        <w:rPr>
          <w:noProof/>
        </w:rPr>
        <w:t>)</w:t>
      </w:r>
      <w:r w:rsidR="00201B4C">
        <w:fldChar w:fldCharType="end"/>
      </w:r>
      <w:r>
        <w:t xml:space="preserve"> to model the effect on HIV of such a decrease in STIs. Our model has three main outcomes: forecasted decrease in STI prevalence after 3 years, forecasted decrease in STI prevalence after 10 years, and decrease in HIV</w:t>
      </w:r>
      <w:r w:rsidRPr="005F061B">
        <w:t xml:space="preserve"> </w:t>
      </w:r>
      <w:r>
        <w:t xml:space="preserve">incidence after ten years. </w:t>
      </w:r>
    </w:p>
    <w:p w:rsidR="00585F9F" w:rsidRDefault="00585F9F" w:rsidP="00585F9F">
      <w:pPr>
        <w:pStyle w:val="Heading1"/>
      </w:pPr>
      <w:r>
        <w:t>Introduction</w:t>
      </w:r>
    </w:p>
    <w:p w:rsidR="00585F9F" w:rsidRDefault="00585F9F" w:rsidP="00585F9F">
      <w:r>
        <w:t xml:space="preserve">Papua New Guinea is a developing island nation of 3.8 million people directly north of Australia. There were approximately 32,000 people living with HIV in Papua New Guinea in 2013, according to </w:t>
      </w:r>
      <w:r w:rsidR="00201B4C">
        <w:fldChar w:fldCharType="begin"/>
      </w:r>
      <w:r>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201B4C">
        <w:fldChar w:fldCharType="separate"/>
      </w:r>
      <w:r>
        <w:rPr>
          <w:noProof/>
        </w:rPr>
        <w:t>(</w:t>
      </w:r>
      <w:hyperlink w:anchor="_ENREF_1" w:tooltip="AIDSinfo, 2014 #28" w:history="1">
        <w:r w:rsidR="0023257B">
          <w:rPr>
            <w:noProof/>
          </w:rPr>
          <w:t>AIDSinfo 2014</w:t>
        </w:r>
      </w:hyperlink>
      <w:r>
        <w:rPr>
          <w:noProof/>
        </w:rPr>
        <w:t>)</w:t>
      </w:r>
      <w:r w:rsidR="00201B4C">
        <w:fldChar w:fldCharType="end"/>
      </w:r>
      <w:r>
        <w:t xml:space="preserve">, with a prevalence of 0.5%. </w:t>
      </w:r>
      <w:proofErr w:type="spellStart"/>
      <w:r>
        <w:t>AIDSinfo</w:t>
      </w:r>
      <w:proofErr w:type="spellEnd"/>
      <w:r>
        <w:t xml:space="preserve"> data indicates that HIV prevalence increased sharply </w:t>
      </w:r>
    </w:p>
    <w:p w:rsidR="00585F9F" w:rsidRDefault="00585F9F" w:rsidP="00585F9F"/>
    <w:p w:rsidR="00585F9F" w:rsidRDefault="00585F9F" w:rsidP="00585F9F">
      <w:r>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t>) .</w:t>
      </w:r>
      <w:proofErr w:type="gramEnd"/>
      <w:r>
        <w:t xml:space="preserve"> </w:t>
      </w:r>
    </w:p>
    <w:p w:rsidR="00680A71" w:rsidRDefault="00680A71" w:rsidP="00585F9F">
      <w:r>
        <w:t xml:space="preserve">There is some evidence that HIV </w:t>
      </w:r>
      <w:r w:rsidR="0023257B">
        <w:t xml:space="preserve">affects </w:t>
      </w:r>
      <w:r>
        <w:t>the disease progression of</w:t>
      </w:r>
      <w:r w:rsidR="0023257B">
        <w:t xml:space="preserve"> certain USTIs.</w:t>
      </w:r>
      <w:r>
        <w:t xml:space="preserve"> </w:t>
      </w:r>
      <w:r w:rsidR="0023257B">
        <w:t xml:space="preserve">For example, it may accelerate syphilis progression, and/or increase the probability of a false negative test. However, these effects have by and large not been confirmed in large observational studies </w:t>
      </w:r>
      <w:commentRangeStart w:id="4"/>
      <w:r>
        <w:lastRenderedPageBreak/>
        <w:fldChar w:fldCharType="begin"/>
      </w:r>
      <w:r w:rsidR="0023257B">
        <w:instrText xml:space="preserve"> ADDIN EN.CITE &lt;EndNote&gt;&lt;Cite&gt;&lt;Author&gt;Pialoux&lt;/Author&gt;&lt;Year&gt;2008&lt;/Year&gt;&lt;RecNum&gt;11&lt;/RecNum&gt;&lt;DisplayText&gt;(Pialoux and al 2008)&lt;/DisplayText&gt;&lt;record&gt;&lt;rec-number&gt;11&lt;/rec-number&gt;&lt;foreign-keys&gt;&lt;key app="EN" db-id="2awdss554vwzvzerwav5ddv8xfw5s0tzx9tt"&gt;11&lt;/key&gt;&lt;/foreign-keys&gt;&lt;ref-type name="Journal Article"&gt;17&lt;/ref-type&gt;&lt;contributors&gt;&lt;authors&gt;&lt;author&gt;Pialoux&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fldChar w:fldCharType="separate"/>
      </w:r>
      <w:r w:rsidR="0023257B">
        <w:rPr>
          <w:noProof/>
        </w:rPr>
        <w:t>(</w:t>
      </w:r>
      <w:hyperlink w:anchor="_ENREF_3" w:tooltip="Pialoux, 2008 #11" w:history="1">
        <w:r w:rsidR="0023257B">
          <w:rPr>
            <w:noProof/>
          </w:rPr>
          <w:t>Pialoux and al 2008</w:t>
        </w:r>
      </w:hyperlink>
      <w:r w:rsidR="0023257B">
        <w:rPr>
          <w:noProof/>
        </w:rPr>
        <w:t>)</w:t>
      </w:r>
      <w:r>
        <w:fldChar w:fldCharType="end"/>
      </w:r>
      <w:commentRangeEnd w:id="4"/>
      <w:r w:rsidR="0023257B">
        <w:rPr>
          <w:rStyle w:val="CommentReference"/>
          <w:rFonts w:ascii="Cambria" w:eastAsia="Cambria" w:hAnsi="Cambria" w:cs="Times New Roman"/>
          <w:lang w:val="en-US"/>
        </w:rPr>
        <w:commentReference w:id="4"/>
      </w:r>
      <w:r w:rsidR="0023257B">
        <w:t xml:space="preserve">. We ignore any interaction between HIV and USTIs other than USTIs increasing the probability of transmitting HIV.  </w:t>
      </w:r>
    </w:p>
    <w:p w:rsidR="00680A71" w:rsidRDefault="00585F9F" w:rsidP="00585F9F">
      <w:r>
        <w:t xml:space="preserve">STIs can also be divided into bacterial and viral STIs. Bacterial STIs are generally curable 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 with medication, although medication can be used to suppress symptoms (WR WR). If PPT were implemented, it is likely that a </w:t>
      </w:r>
      <w:commentRangeStart w:id="5"/>
      <w:r>
        <w:t xml:space="preserve">combination </w:t>
      </w:r>
      <w:commentRangeEnd w:id="5"/>
      <w:r>
        <w:rPr>
          <w:rStyle w:val="CommentReference"/>
        </w:rPr>
        <w:commentReference w:id="5"/>
      </w:r>
      <w:r>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577477" w:rsidRDefault="00585F9F" w:rsidP="00585F9F"/>
    <w:p w:rsidR="00585F9F" w:rsidRDefault="00585F9F" w:rsidP="00585F9F">
      <w:pPr>
        <w:rPr>
          <w:rStyle w:val="MTConvertedEquation"/>
          <w:rFonts w:eastAsiaTheme="minorEastAsia" w:cstheme="majorBidi"/>
          <w:b/>
          <w:bCs/>
          <w:color w:val="4F81BD" w:themeColor="accent1"/>
          <w:sz w:val="26"/>
          <w:szCs w:val="26"/>
          <w:lang w:eastAsia="en-AU"/>
        </w:rPr>
      </w:pPr>
      <w:r>
        <w:rPr>
          <w:rStyle w:val="MTConvertedEquation"/>
          <w:rFonts w:eastAsiaTheme="minorEastAsia"/>
        </w:rPr>
        <w:br w:type="page"/>
      </w:r>
    </w:p>
    <w:p w:rsidR="00585F9F" w:rsidRPr="0076574F" w:rsidRDefault="00585F9F" w:rsidP="00585F9F">
      <w:pPr>
        <w:pStyle w:val="Heading1"/>
        <w:rPr>
          <w:rStyle w:val="MTConvertedEquation"/>
        </w:rPr>
      </w:pPr>
      <w:r w:rsidRPr="0076574F">
        <w:rPr>
          <w:rStyle w:val="MTConvertedEquation"/>
        </w:rPr>
        <w:lastRenderedPageBreak/>
        <w:t xml:space="preserve">Methods </w:t>
      </w:r>
    </w:p>
    <w:p w:rsidR="00585F9F" w:rsidRPr="0076574F" w:rsidRDefault="00585F9F" w:rsidP="00585F9F">
      <w:pPr>
        <w:pStyle w:val="Heading2"/>
        <w:rPr>
          <w:rStyle w:val="MTConvertedEquation"/>
        </w:rPr>
      </w:pPr>
      <w:commentRangeStart w:id="6"/>
      <w:r w:rsidRPr="0076574F">
        <w:rPr>
          <w:rStyle w:val="MTConvertedEquation"/>
        </w:rPr>
        <w:t>Definitions</w:t>
      </w:r>
      <w:commentRangeEnd w:id="6"/>
      <w:r w:rsidRPr="0076574F">
        <w:rPr>
          <w:rStyle w:val="CommentReference"/>
        </w:rPr>
        <w:commentReference w:id="6"/>
      </w:r>
    </w:p>
    <w:tbl>
      <w:tblPr>
        <w:tblW w:w="0" w:type="auto"/>
        <w:tblLook w:val="04A0"/>
      </w:tblPr>
      <w:tblGrid>
        <w:gridCol w:w="4363"/>
        <w:gridCol w:w="4351"/>
      </w:tblGrid>
      <w:tr w:rsidR="00585F9F" w:rsidTr="00037D6F">
        <w:tc>
          <w:tcPr>
            <w:tcW w:w="4621" w:type="dxa"/>
          </w:tcPr>
          <w:p w:rsidR="00585F9F" w:rsidRDefault="00585F9F" w:rsidP="00037D6F">
            <w:r>
              <w:t>Term or abbreviation</w:t>
            </w:r>
          </w:p>
        </w:tc>
        <w:tc>
          <w:tcPr>
            <w:tcW w:w="4621" w:type="dxa"/>
          </w:tcPr>
          <w:p w:rsidR="00585F9F" w:rsidRDefault="00585F9F" w:rsidP="00037D6F">
            <w:r>
              <w:t>Definition</w:t>
            </w:r>
          </w:p>
        </w:tc>
      </w:tr>
      <w:tr w:rsidR="00585F9F" w:rsidTr="00037D6F">
        <w:tc>
          <w:tcPr>
            <w:tcW w:w="4621" w:type="dxa"/>
          </w:tcPr>
          <w:p w:rsidR="00585F9F" w:rsidRDefault="00585F9F" w:rsidP="00037D6F">
            <w:r>
              <w:t xml:space="preserve">FSW </w:t>
            </w:r>
          </w:p>
        </w:tc>
        <w:tc>
          <w:tcPr>
            <w:tcW w:w="4621" w:type="dxa"/>
          </w:tcPr>
          <w:p w:rsidR="00585F9F" w:rsidRDefault="00585F9F" w:rsidP="00037D6F">
            <w:r>
              <w:t>Female sex workers</w:t>
            </w:r>
          </w:p>
        </w:tc>
      </w:tr>
      <w:tr w:rsidR="00585F9F" w:rsidTr="00037D6F">
        <w:tc>
          <w:tcPr>
            <w:tcW w:w="4621" w:type="dxa"/>
          </w:tcPr>
          <w:p w:rsidR="00585F9F" w:rsidRDefault="00585F9F" w:rsidP="00037D6F">
            <w:r>
              <w:t>MSMW</w:t>
            </w:r>
          </w:p>
        </w:tc>
        <w:tc>
          <w:tcPr>
            <w:tcW w:w="4621" w:type="dxa"/>
          </w:tcPr>
          <w:p w:rsidR="00585F9F" w:rsidRDefault="00585F9F" w:rsidP="00037D6F">
            <w:r>
              <w:t>Men who have sex with men and women</w:t>
            </w:r>
          </w:p>
        </w:tc>
      </w:tr>
      <w:tr w:rsidR="00585F9F" w:rsidTr="00037D6F">
        <w:tc>
          <w:tcPr>
            <w:tcW w:w="4621" w:type="dxa"/>
          </w:tcPr>
          <w:p w:rsidR="00585F9F" w:rsidRDefault="00585F9F" w:rsidP="00037D6F">
            <w:r>
              <w:t>Incidence (of a disease per unit time)</w:t>
            </w:r>
          </w:p>
        </w:tc>
        <w:tc>
          <w:tcPr>
            <w:tcW w:w="4621" w:type="dxa"/>
          </w:tcPr>
          <w:p w:rsidR="00585F9F" w:rsidRDefault="00585F9F" w:rsidP="00037D6F">
            <w:r>
              <w:t>Number of new cases of that disease in that time</w:t>
            </w:r>
          </w:p>
        </w:tc>
      </w:tr>
      <w:tr w:rsidR="00585F9F" w:rsidTr="00037D6F">
        <w:tc>
          <w:tcPr>
            <w:tcW w:w="4621" w:type="dxa"/>
          </w:tcPr>
          <w:p w:rsidR="00585F9F" w:rsidRDefault="00585F9F" w:rsidP="00037D6F">
            <w:r>
              <w:t>Prevalence (of a disease)</w:t>
            </w:r>
          </w:p>
        </w:tc>
        <w:tc>
          <w:tcPr>
            <w:tcW w:w="4621" w:type="dxa"/>
          </w:tcPr>
          <w:p w:rsidR="00585F9F" w:rsidRDefault="00585F9F" w:rsidP="00037D6F">
            <w:r>
              <w:t xml:space="preserve">Proportion of people who have that disease </w:t>
            </w:r>
          </w:p>
        </w:tc>
      </w:tr>
      <w:tr w:rsidR="00585F9F" w:rsidTr="00037D6F">
        <w:tc>
          <w:tcPr>
            <w:tcW w:w="4621" w:type="dxa"/>
          </w:tcPr>
          <w:p w:rsidR="00585F9F" w:rsidRDefault="00585F9F" w:rsidP="00037D6F">
            <w:r>
              <w:t>PNG</w:t>
            </w:r>
          </w:p>
        </w:tc>
        <w:tc>
          <w:tcPr>
            <w:tcW w:w="4621" w:type="dxa"/>
          </w:tcPr>
          <w:p w:rsidR="00585F9F" w:rsidRDefault="00585F9F" w:rsidP="00037D6F">
            <w:r>
              <w:t>Papua New Guinea</w:t>
            </w:r>
          </w:p>
        </w:tc>
      </w:tr>
      <w:tr w:rsidR="00585F9F" w:rsidTr="00037D6F">
        <w:tc>
          <w:tcPr>
            <w:tcW w:w="4621" w:type="dxa"/>
          </w:tcPr>
          <w:p w:rsidR="00585F9F" w:rsidRDefault="00585F9F" w:rsidP="00037D6F">
            <w:r>
              <w:t>Sub-populations</w:t>
            </w:r>
          </w:p>
        </w:tc>
        <w:tc>
          <w:tcPr>
            <w:tcW w:w="4621" w:type="dxa"/>
          </w:tcPr>
          <w:p w:rsidR="00585F9F" w:rsidRDefault="00585F9F" w:rsidP="00037D6F">
            <w:r>
              <w:t>General males, MSMW, general females and FSW</w:t>
            </w:r>
          </w:p>
        </w:tc>
      </w:tr>
    </w:tbl>
    <w:p w:rsidR="00585F9F" w:rsidRPr="00DC7EE8" w:rsidRDefault="00585F9F" w:rsidP="00585F9F"/>
    <w:p w:rsidR="00585F9F" w:rsidRDefault="00585F9F" w:rsidP="00585F9F">
      <w:pPr>
        <w:pStyle w:val="Heading3"/>
        <w:rPr>
          <w:rStyle w:val="MTConvertedEquation"/>
          <w:b w:val="0"/>
          <w:bCs w:val="0"/>
          <w:color w:val="4F81BD" w:themeColor="accent1"/>
          <w:sz w:val="26"/>
          <w:szCs w:val="26"/>
        </w:rPr>
      </w:pPr>
      <w:r>
        <w:rPr>
          <w:rStyle w:val="MTConvertedEquation"/>
          <w:b w:val="0"/>
          <w:bCs w:val="0"/>
          <w:color w:val="4F81BD" w:themeColor="accent1"/>
          <w:sz w:val="26"/>
          <w:szCs w:val="26"/>
        </w:rPr>
        <w:t>General outline</w:t>
      </w:r>
    </w:p>
    <w:p w:rsidR="00037D6F" w:rsidRDefault="00585F9F" w:rsidP="00585F9F">
      <w:r>
        <w:rPr>
          <w:lang w:eastAsia="en-AU"/>
        </w:rPr>
        <w:t xml:space="preserve">We created a model in three parts. Firstly, we fixed the starting level of UBSTIs, and defined how we will convert between UBSTI and USTI prevalences. </w:t>
      </w:r>
      <w:r>
        <w:t xml:space="preserve">, Secondly, we built a model for UBSTIs to assess the impact of PPT on the prevalence of UBSTIs, ignoring the effect of other STIs on UBSTI transmission. Lastly, we inputted these </w:t>
      </w:r>
      <w:r w:rsidR="00037D6F">
        <w:t>modelled</w:t>
      </w:r>
      <w:r>
        <w:t xml:space="preserve"> prevalences of USTIs into the HIV model, to assess the impact of PPT on HIV. </w:t>
      </w:r>
    </w:p>
    <w:p w:rsidR="00585F9F" w:rsidRPr="00577477" w:rsidRDefault="00037D6F" w:rsidP="00585F9F">
      <w:r>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Conversion between USTI and UBSTI prevalences</w:t>
      </w:r>
    </w:p>
    <w:p w:rsidR="00585F9F" w:rsidRDefault="00585F9F" w:rsidP="00585F9F">
      <w:r>
        <w:t xml:space="preserve">Our formula for converting between USTIs and UBSTIs had two parts. Firstly, we took the prevalences of USTIs from </w:t>
      </w:r>
      <w:r w:rsidR="00201B4C">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201B4C">
        <w:fldChar w:fldCharType="separate"/>
      </w:r>
      <w:r>
        <w:rPr>
          <w:noProof/>
        </w:rPr>
        <w:t>(</w:t>
      </w:r>
      <w:hyperlink w:anchor="_ENREF_2" w:tooltip="Gray, 2011 #19" w:history="1">
        <w:r w:rsidR="0023257B">
          <w:rPr>
            <w:noProof/>
          </w:rPr>
          <w:t>Gray, Murray et al. 2011</w:t>
        </w:r>
      </w:hyperlink>
      <w:r>
        <w:rPr>
          <w:noProof/>
        </w:rPr>
        <w:t>)</w:t>
      </w:r>
      <w:r w:rsidR="00201B4C">
        <w:fldChar w:fldCharType="end"/>
      </w:r>
      <w:r>
        <w:t xml:space="preserve">, and estimated the fractions </w:t>
      </w:r>
      <m:oMath>
        <m:r>
          <w:rPr>
            <w:rFonts w:ascii="Cambria Math" w:hAnsi="Cambria Math"/>
          </w:rPr>
          <m:t>ϕ</m:t>
        </m:r>
      </m:oMath>
      <w:r>
        <w:t xml:space="preserve"> and </w:t>
      </w:r>
      <m:oMath>
        <m:r>
          <w:rPr>
            <w:rFonts w:ascii="Cambria Math" w:hAnsi="Cambria Math"/>
          </w:rPr>
          <m:t>ψ</m:t>
        </m:r>
      </m:oMath>
      <w:r>
        <w:t xml:space="preserve"> of these infected people who had UBSTIs and UVSTIs, respectively. We estimated </w:t>
      </w:r>
      <m:oMath>
        <m:r>
          <w:rPr>
            <w:rFonts w:ascii="Cambria Math" w:hAnsi="Cambria Math"/>
          </w:rPr>
          <m:t>ϕ</m:t>
        </m:r>
      </m:oMath>
      <w:r>
        <w:t xml:space="preserve"> at 0.50 and </w:t>
      </w:r>
      <m:oMath>
        <m:r>
          <w:rPr>
            <w:rFonts w:ascii="Cambria Math" w:hAnsi="Cambria Math"/>
          </w:rPr>
          <m:t>ψ</m:t>
        </m:r>
      </m:oMath>
      <w:r>
        <w:t xml:space="preserve"> at 0.67. This gave us our starting UBSTI prevalence. </w:t>
      </w:r>
    </w:p>
    <w:tbl>
      <w:tblPr>
        <w:tblW w:w="0" w:type="auto"/>
        <w:tblLook w:val="04A0"/>
      </w:tblPr>
      <w:tblGrid>
        <w:gridCol w:w="6796"/>
        <w:gridCol w:w="1918"/>
      </w:tblGrid>
      <w:tr w:rsidR="00585F9F" w:rsidTr="00037D6F">
        <w:trPr>
          <w:cantSplit/>
          <w:trHeight w:val="748"/>
        </w:trPr>
        <w:tc>
          <w:tcPr>
            <w:tcW w:w="6796" w:type="dxa"/>
            <w:vAlign w:val="center"/>
          </w:tcPr>
          <w:p w:rsidR="00585F9F" w:rsidRDefault="00585F9F" w:rsidP="00037D6F">
            <m:oMathPara>
              <m:oMath>
                <m:r>
                  <w:rPr>
                    <w:rFonts w:ascii="Cambria Math" w:hAnsi="Cambria Math"/>
                  </w:rPr>
                  <m:t>B=Uϕ</m:t>
                </m:r>
                <m:r>
                  <m:rPr>
                    <m:sty m:val="p"/>
                  </m:rPr>
                  <w:rPr>
                    <w:rStyle w:val="CommentReference"/>
                    <w:rFonts w:ascii="Cambria Math" w:hAnsi="Cambria Math"/>
                  </w:rPr>
                  <w:commentReference w:id="7"/>
                </m:r>
              </m:oMath>
            </m:oMathPara>
          </w:p>
          <w:p w:rsidR="00585F9F" w:rsidRDefault="00585F9F" w:rsidP="00037D6F">
            <m:oMathPara>
              <m:oMath>
                <m:r>
                  <w:rPr>
                    <w:rFonts w:ascii="Cambria Math" w:hAnsi="Cambria Math"/>
                  </w:rPr>
                  <m:t>V=Uψ</m:t>
                </m:r>
              </m:oMath>
            </m:oMathPara>
          </w:p>
        </w:tc>
        <w:tc>
          <w:tcPr>
            <w:tcW w:w="1918" w:type="dxa"/>
            <w:vAlign w:val="center"/>
          </w:tcPr>
          <w:p w:rsidR="00585F9F" w:rsidRDefault="00585F9F" w:rsidP="00037D6F">
            <w:r>
              <w:t xml:space="preserve">Equation </w:t>
            </w:r>
            <w:fldSimple w:instr=" SEQ Equation \* ARABIC ">
              <w:r>
                <w:rPr>
                  <w:noProof/>
                </w:rPr>
                <w:t>1</w:t>
              </w:r>
            </w:fldSimple>
          </w:p>
        </w:tc>
      </w:tr>
    </w:tbl>
    <w:p w:rsidR="00585F9F" w:rsidRDefault="00585F9F" w:rsidP="00585F9F"/>
    <w:p w:rsidR="00585F9F" w:rsidRDefault="00585F9F" w:rsidP="00585F9F">
      <w:r>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t>then</w:t>
      </w:r>
      <w:proofErr w:type="gramEnd"/>
      <w:r>
        <w:t xml:space="preserve"> applied that function at each time step. That is, letting </w:t>
      </w:r>
      <m:oMath>
        <m:r>
          <w:rPr>
            <w:rFonts w:ascii="Cambria Math" w:hAnsi="Cambria Math"/>
          </w:rPr>
          <m:t>U</m:t>
        </m:r>
      </m:oMath>
      <w:r>
        <w:t xml:space="preserve"> denote the prevalence of USTIs, </w:t>
      </w:r>
      <m:oMath>
        <m:r>
          <w:rPr>
            <w:rFonts w:ascii="Cambria Math" w:hAnsi="Cambria Math"/>
          </w:rPr>
          <m:t>B</m:t>
        </m:r>
      </m:oMath>
      <w:r>
        <w:t xml:space="preserve"> denote the prevalence of UBSTIs and </w:t>
      </w:r>
      <m:oMath>
        <m:r>
          <w:rPr>
            <w:rFonts w:ascii="Cambria Math" w:hAnsi="Cambria Math"/>
          </w:rPr>
          <m:t>V</m:t>
        </m:r>
      </m:oMath>
      <w:r>
        <w:t xml:space="preserve"> denote the prevalence of UVSTIs, we assumed: </w:t>
      </w:r>
    </w:p>
    <w:p w:rsidR="00585F9F" w:rsidRDefault="00585F9F" w:rsidP="00585F9F"/>
    <w:p w:rsidR="00585F9F" w:rsidRDefault="00585F9F" w:rsidP="00585F9F"/>
    <w:p w:rsidR="00585F9F" w:rsidRDefault="00585F9F" w:rsidP="00585F9F"/>
    <w:p w:rsidR="00585F9F" w:rsidRDefault="00585F9F" w:rsidP="00585F9F"/>
    <w:tbl>
      <w:tblPr>
        <w:tblW w:w="0" w:type="auto"/>
        <w:tblLook w:val="04A0"/>
      </w:tblPr>
      <w:tblGrid>
        <w:gridCol w:w="6796"/>
        <w:gridCol w:w="1918"/>
      </w:tblGrid>
      <w:tr w:rsidR="00585F9F" w:rsidTr="00037D6F">
        <w:trPr>
          <w:cantSplit/>
          <w:trHeight w:val="1134"/>
        </w:trPr>
        <w:tc>
          <w:tcPr>
            <w:tcW w:w="6796" w:type="dxa"/>
            <w:vAlign w:val="center"/>
          </w:tcPr>
          <w:p w:rsidR="00585F9F" w:rsidRPr="00FC2D43"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C2D43" w:rsidRDefault="00201B4C"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C2D43" w:rsidRDefault="00585F9F" w:rsidP="00037D6F"/>
        </w:tc>
        <w:tc>
          <w:tcPr>
            <w:tcW w:w="1918" w:type="dxa"/>
            <w:vAlign w:val="center"/>
          </w:tcPr>
          <w:p w:rsidR="00585F9F" w:rsidRDefault="00585F9F" w:rsidP="00037D6F">
            <w:r>
              <w:t xml:space="preserve">Equation </w:t>
            </w:r>
            <w:fldSimple w:instr=" SEQ Equation \* ARABIC ">
              <w:r>
                <w:rPr>
                  <w:noProof/>
                </w:rPr>
                <w:t>2</w:t>
              </w:r>
            </w:fldSimple>
          </w:p>
        </w:tc>
      </w:tr>
    </w:tbl>
    <w:p w:rsidR="00585F9F" w:rsidRDefault="00585F9F" w:rsidP="00585F9F">
      <w:r>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t xml:space="preserve"> is the probability that at once the intervention has started and the prevalence of UBSTIs has fallen </w:t>
      </w:r>
      <w:proofErr w:type="gramStart"/>
      <w:r>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t>, a person with a UVSTI also has a UBSTI. We present our estimates for USTI levels in the table below:</w:t>
      </w:r>
    </w:p>
    <w:p w:rsidR="00585F9F" w:rsidRDefault="00585F9F" w:rsidP="00585F9F">
      <w:pPr>
        <w:pStyle w:val="Caption"/>
      </w:pPr>
    </w:p>
    <w:tbl>
      <w:tblPr>
        <w:tblW w:w="11553" w:type="dxa"/>
        <w:tblLayout w:type="fixed"/>
        <w:tblLook w:val="04A0"/>
      </w:tblPr>
      <w:tblGrid>
        <w:gridCol w:w="2310"/>
        <w:gridCol w:w="2311"/>
        <w:gridCol w:w="2310"/>
        <w:gridCol w:w="2311"/>
        <w:gridCol w:w="2311"/>
      </w:tblGrid>
      <w:tr w:rsidR="00585F9F" w:rsidTr="00037D6F">
        <w:tc>
          <w:tcPr>
            <w:tcW w:w="2310" w:type="dxa"/>
            <w:vMerge w:val="restart"/>
          </w:tcPr>
          <w:p w:rsidR="00585F9F" w:rsidRDefault="00585F9F" w:rsidP="00037D6F">
            <w:r>
              <w:t>Sub-population</w:t>
            </w:r>
          </w:p>
        </w:tc>
        <w:tc>
          <w:tcPr>
            <w:tcW w:w="2311" w:type="dxa"/>
          </w:tcPr>
          <w:p w:rsidR="00585F9F" w:rsidRDefault="00585F9F" w:rsidP="00037D6F">
            <m:oMathPara>
              <m:oMath>
                <m:r>
                  <w:rPr>
                    <w:rFonts w:ascii="Cambria Math" w:hAnsi="Cambria Math"/>
                  </w:rPr>
                  <m:t>U</m:t>
                </m:r>
              </m:oMath>
            </m:oMathPara>
          </w:p>
        </w:tc>
        <w:tc>
          <w:tcPr>
            <w:tcW w:w="2310" w:type="dxa"/>
          </w:tcPr>
          <w:p w:rsidR="00585F9F" w:rsidRDefault="00585F9F" w:rsidP="00037D6F">
            <m:oMathPara>
              <m:oMath>
                <m:r>
                  <w:rPr>
                    <w:rFonts w:ascii="Cambria Math" w:hAnsi="Cambria Math"/>
                  </w:rPr>
                  <m:t>B</m:t>
                </m:r>
              </m:oMath>
            </m:oMathPara>
          </w:p>
        </w:tc>
        <w:tc>
          <w:tcPr>
            <w:tcW w:w="2311" w:type="dxa"/>
          </w:tcPr>
          <w:p w:rsidR="00585F9F" w:rsidRDefault="00585F9F" w:rsidP="00037D6F">
            <m:oMathPara>
              <m:oMath>
                <m:r>
                  <w:rPr>
                    <w:rFonts w:ascii="Cambria Math" w:hAnsi="Cambria Math"/>
                  </w:rPr>
                  <m:t>V</m:t>
                </m:r>
              </m:oMath>
            </m:oMathPara>
          </w:p>
        </w:tc>
        <w:tc>
          <w:tcPr>
            <w:tcW w:w="2311" w:type="dxa"/>
          </w:tcPr>
          <w:p w:rsidR="00585F9F" w:rsidRDefault="00585F9F" w:rsidP="00037D6F">
            <w:pPr>
              <w:rPr>
                <w:rFonts w:eastAsia="Times New Roman"/>
              </w:rPr>
            </w:pPr>
          </w:p>
        </w:tc>
      </w:tr>
      <w:tr w:rsidR="00585F9F" w:rsidTr="00037D6F">
        <w:tc>
          <w:tcPr>
            <w:tcW w:w="2310" w:type="dxa"/>
            <w:vMerge/>
          </w:tcPr>
          <w:p w:rsidR="00585F9F" w:rsidRDefault="00585F9F" w:rsidP="00037D6F"/>
        </w:tc>
        <w:tc>
          <w:tcPr>
            <w:tcW w:w="2311" w:type="dxa"/>
          </w:tcPr>
          <w:p w:rsidR="00585F9F" w:rsidRDefault="00585F9F" w:rsidP="00037D6F">
            <w:r>
              <w:t>Prevalence of USTIs assuming no PPT</w:t>
            </w:r>
          </w:p>
        </w:tc>
        <w:tc>
          <w:tcPr>
            <w:tcW w:w="2310" w:type="dxa"/>
          </w:tcPr>
          <w:p w:rsidR="00585F9F" w:rsidRDefault="00585F9F" w:rsidP="00037D6F">
            <w:r>
              <w:t>Prevalence of UBSTIs assuming no PPT</w:t>
            </w:r>
          </w:p>
        </w:tc>
        <w:tc>
          <w:tcPr>
            <w:tcW w:w="2311" w:type="dxa"/>
          </w:tcPr>
          <w:p w:rsidR="00585F9F" w:rsidRDefault="00585F9F" w:rsidP="00037D6F">
            <w:r>
              <w:t>Prevalence of UVSTIs assuming no PPT</w:t>
            </w:r>
          </w:p>
        </w:tc>
        <w:tc>
          <w:tcPr>
            <w:tcW w:w="2311" w:type="dxa"/>
          </w:tcPr>
          <w:p w:rsidR="00585F9F" w:rsidRDefault="00585F9F" w:rsidP="00037D6F"/>
        </w:tc>
      </w:tr>
      <w:tr w:rsidR="00585F9F" w:rsidTr="00037D6F">
        <w:tc>
          <w:tcPr>
            <w:tcW w:w="2310" w:type="dxa"/>
          </w:tcPr>
          <w:p w:rsidR="00585F9F" w:rsidRDefault="00585F9F" w:rsidP="00037D6F">
            <w:r>
              <w:t>Rural FSW</w:t>
            </w:r>
          </w:p>
        </w:tc>
        <w:tc>
          <w:tcPr>
            <w:tcW w:w="2311" w:type="dxa"/>
            <w:vAlign w:val="bottom"/>
          </w:tcPr>
          <w:p w:rsidR="00585F9F" w:rsidRDefault="00585F9F" w:rsidP="00037D6F">
            <w:r>
              <w:rPr>
                <w:rFonts w:ascii="Calibri" w:hAnsi="Calibri" w:cs="Calibri"/>
                <w:color w:val="000000"/>
              </w:rPr>
              <w:t>0.07</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females</w:t>
            </w:r>
          </w:p>
        </w:tc>
        <w:tc>
          <w:tcPr>
            <w:tcW w:w="2311" w:type="dxa"/>
            <w:vAlign w:val="bottom"/>
          </w:tcPr>
          <w:p w:rsidR="00585F9F" w:rsidRDefault="00585F9F" w:rsidP="00037D6F">
            <w:r>
              <w:rPr>
                <w:rFonts w:ascii="Calibri" w:hAnsi="Calibri" w:cs="Calibri"/>
                <w:color w:val="000000"/>
              </w:rPr>
              <w:t>0.08</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males</w:t>
            </w:r>
          </w:p>
        </w:tc>
        <w:tc>
          <w:tcPr>
            <w:tcW w:w="2311" w:type="dxa"/>
            <w:vAlign w:val="bottom"/>
          </w:tcPr>
          <w:p w:rsidR="00585F9F" w:rsidRDefault="00585F9F" w:rsidP="00037D6F">
            <w:r>
              <w:rPr>
                <w:rFonts w:ascii="Calibri" w:hAnsi="Calibri" w:cs="Calibri"/>
                <w:color w:val="000000"/>
              </w:rPr>
              <w:t>0.09</w:t>
            </w:r>
          </w:p>
        </w:tc>
        <w:tc>
          <w:tcPr>
            <w:tcW w:w="2310" w:type="dxa"/>
            <w:vAlign w:val="bottom"/>
          </w:tcPr>
          <w:p w:rsidR="00585F9F" w:rsidRDefault="00585F9F" w:rsidP="00037D6F">
            <w:r>
              <w:rPr>
                <w:rFonts w:ascii="Calibri" w:hAnsi="Calibri" w:cs="Calibri"/>
                <w:color w:val="000000"/>
              </w:rPr>
              <w:t>0.05</w:t>
            </w:r>
          </w:p>
        </w:tc>
        <w:tc>
          <w:tcPr>
            <w:tcW w:w="2311" w:type="dxa"/>
            <w:vAlign w:val="bottom"/>
          </w:tcPr>
          <w:p w:rsidR="00585F9F" w:rsidRDefault="00585F9F" w:rsidP="00037D6F">
            <w:r>
              <w:rPr>
                <w:rFonts w:ascii="Calibri" w:hAnsi="Calibri" w:cs="Calibri"/>
                <w:color w:val="000000"/>
              </w:rPr>
              <w:t>0.06</w:t>
            </w:r>
          </w:p>
        </w:tc>
        <w:tc>
          <w:tcPr>
            <w:tcW w:w="2311" w:type="dxa"/>
          </w:tcPr>
          <w:p w:rsidR="00585F9F" w:rsidRDefault="00585F9F" w:rsidP="00037D6F"/>
        </w:tc>
      </w:tr>
      <w:tr w:rsidR="00585F9F" w:rsidTr="00037D6F">
        <w:tc>
          <w:tcPr>
            <w:tcW w:w="2310" w:type="dxa"/>
          </w:tcPr>
          <w:p w:rsidR="00585F9F" w:rsidRDefault="00585F9F" w:rsidP="00037D6F">
            <w:r>
              <w:t>Rural MSMW</w:t>
            </w:r>
          </w:p>
        </w:tc>
        <w:tc>
          <w:tcPr>
            <w:tcW w:w="2311" w:type="dxa"/>
            <w:vAlign w:val="bottom"/>
          </w:tcPr>
          <w:p w:rsidR="00585F9F" w:rsidRDefault="00585F9F" w:rsidP="00037D6F">
            <w:r>
              <w:rPr>
                <w:rFonts w:ascii="Calibri" w:hAnsi="Calibri" w:cs="Calibri"/>
                <w:color w:val="000000"/>
              </w:rPr>
              <w:t>0.32</w:t>
            </w:r>
          </w:p>
        </w:tc>
        <w:tc>
          <w:tcPr>
            <w:tcW w:w="2310" w:type="dxa"/>
            <w:vAlign w:val="bottom"/>
          </w:tcPr>
          <w:p w:rsidR="00585F9F" w:rsidRDefault="00585F9F" w:rsidP="00037D6F">
            <w:r>
              <w:rPr>
                <w:rFonts w:ascii="Calibri" w:hAnsi="Calibri" w:cs="Calibri"/>
                <w:color w:val="000000"/>
              </w:rPr>
              <w:t>0.16</w:t>
            </w:r>
          </w:p>
        </w:tc>
        <w:tc>
          <w:tcPr>
            <w:tcW w:w="2311" w:type="dxa"/>
            <w:vAlign w:val="bottom"/>
          </w:tcPr>
          <w:p w:rsidR="00585F9F" w:rsidRDefault="00585F9F" w:rsidP="00037D6F">
            <w:r>
              <w:rPr>
                <w:rFonts w:ascii="Calibri" w:hAnsi="Calibri" w:cs="Calibri"/>
                <w:color w:val="000000"/>
              </w:rPr>
              <w:t>0.21</w:t>
            </w:r>
          </w:p>
        </w:tc>
        <w:tc>
          <w:tcPr>
            <w:tcW w:w="2311" w:type="dxa"/>
          </w:tcPr>
          <w:p w:rsidR="00585F9F" w:rsidRDefault="00585F9F" w:rsidP="00037D6F"/>
        </w:tc>
      </w:tr>
      <w:tr w:rsidR="00585F9F" w:rsidTr="00037D6F">
        <w:tc>
          <w:tcPr>
            <w:tcW w:w="2310" w:type="dxa"/>
          </w:tcPr>
          <w:p w:rsidR="00585F9F" w:rsidRDefault="00585F9F" w:rsidP="00037D6F">
            <w:r>
              <w:t>Urban FSW</w:t>
            </w:r>
          </w:p>
        </w:tc>
        <w:tc>
          <w:tcPr>
            <w:tcW w:w="2311" w:type="dxa"/>
            <w:vAlign w:val="bottom"/>
          </w:tcPr>
          <w:p w:rsidR="00585F9F" w:rsidRPr="00416E9C" w:rsidRDefault="00585F9F" w:rsidP="00037D6F">
            <w:r>
              <w:rPr>
                <w:rFonts w:ascii="Calibri" w:hAnsi="Calibri" w:cs="Calibri"/>
                <w:color w:val="000000"/>
              </w:rPr>
              <w:t>0.05</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3</w:t>
            </w:r>
          </w:p>
        </w:tc>
        <w:tc>
          <w:tcPr>
            <w:tcW w:w="2311" w:type="dxa"/>
          </w:tcPr>
          <w:p w:rsidR="00585F9F" w:rsidRPr="00416E9C" w:rsidRDefault="00585F9F" w:rsidP="00037D6F"/>
        </w:tc>
      </w:tr>
      <w:tr w:rsidR="00585F9F" w:rsidTr="00037D6F">
        <w:tc>
          <w:tcPr>
            <w:tcW w:w="2310" w:type="dxa"/>
          </w:tcPr>
          <w:p w:rsidR="00585F9F" w:rsidRDefault="00585F9F" w:rsidP="00037D6F">
            <w:r>
              <w:t>Urban general females</w:t>
            </w:r>
          </w:p>
        </w:tc>
        <w:tc>
          <w:tcPr>
            <w:tcW w:w="2311" w:type="dxa"/>
            <w:vAlign w:val="bottom"/>
          </w:tcPr>
          <w:p w:rsidR="00585F9F" w:rsidRPr="00416E9C" w:rsidRDefault="00585F9F" w:rsidP="00037D6F">
            <w:r>
              <w:rPr>
                <w:rFonts w:ascii="Calibri" w:hAnsi="Calibri" w:cs="Calibri"/>
                <w:color w:val="000000"/>
              </w:rPr>
              <w:t>0.06</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4</w:t>
            </w:r>
          </w:p>
        </w:tc>
        <w:tc>
          <w:tcPr>
            <w:tcW w:w="2311" w:type="dxa"/>
          </w:tcPr>
          <w:p w:rsidR="00585F9F" w:rsidRPr="00416E9C" w:rsidRDefault="00585F9F" w:rsidP="00037D6F"/>
        </w:tc>
      </w:tr>
      <w:tr w:rsidR="00585F9F" w:rsidTr="00037D6F">
        <w:tc>
          <w:tcPr>
            <w:tcW w:w="2310" w:type="dxa"/>
          </w:tcPr>
          <w:p w:rsidR="00585F9F" w:rsidRDefault="00585F9F" w:rsidP="00037D6F">
            <w:r>
              <w:t>Urban general males</w:t>
            </w:r>
          </w:p>
        </w:tc>
        <w:tc>
          <w:tcPr>
            <w:tcW w:w="2311" w:type="dxa"/>
            <w:vAlign w:val="bottom"/>
          </w:tcPr>
          <w:p w:rsidR="00585F9F" w:rsidRPr="00416E9C" w:rsidRDefault="00585F9F" w:rsidP="00037D6F">
            <w:r>
              <w:rPr>
                <w:rFonts w:ascii="Calibri" w:hAnsi="Calibri" w:cs="Calibri"/>
                <w:color w:val="000000"/>
              </w:rPr>
              <w:t>0.07</w:t>
            </w:r>
          </w:p>
        </w:tc>
        <w:tc>
          <w:tcPr>
            <w:tcW w:w="2310" w:type="dxa"/>
            <w:vAlign w:val="bottom"/>
          </w:tcPr>
          <w:p w:rsidR="00585F9F" w:rsidRPr="00416E9C" w:rsidRDefault="00585F9F" w:rsidP="00037D6F">
            <w:r>
              <w:rPr>
                <w:rFonts w:ascii="Calibri" w:hAnsi="Calibri" w:cs="Calibri"/>
                <w:color w:val="000000"/>
              </w:rPr>
              <w:t>0.04</w:t>
            </w:r>
          </w:p>
        </w:tc>
        <w:tc>
          <w:tcPr>
            <w:tcW w:w="2311" w:type="dxa"/>
            <w:vAlign w:val="bottom"/>
          </w:tcPr>
          <w:p w:rsidR="00585F9F" w:rsidRPr="00416E9C" w:rsidRDefault="00585F9F" w:rsidP="00037D6F">
            <w:r>
              <w:rPr>
                <w:rFonts w:ascii="Calibri" w:hAnsi="Calibri" w:cs="Calibri"/>
                <w:color w:val="000000"/>
              </w:rPr>
              <w:t>0.05</w:t>
            </w:r>
          </w:p>
        </w:tc>
        <w:tc>
          <w:tcPr>
            <w:tcW w:w="2311" w:type="dxa"/>
          </w:tcPr>
          <w:p w:rsidR="00585F9F" w:rsidRPr="00416E9C" w:rsidRDefault="00585F9F" w:rsidP="00037D6F"/>
        </w:tc>
      </w:tr>
      <w:tr w:rsidR="00585F9F" w:rsidTr="00037D6F">
        <w:tc>
          <w:tcPr>
            <w:tcW w:w="2310" w:type="dxa"/>
          </w:tcPr>
          <w:p w:rsidR="00585F9F" w:rsidRDefault="00585F9F" w:rsidP="00037D6F">
            <w:r>
              <w:t>Urban MSMW</w:t>
            </w:r>
          </w:p>
        </w:tc>
        <w:tc>
          <w:tcPr>
            <w:tcW w:w="2311" w:type="dxa"/>
            <w:vAlign w:val="bottom"/>
          </w:tcPr>
          <w:p w:rsidR="00585F9F" w:rsidRPr="00416E9C" w:rsidRDefault="00585F9F" w:rsidP="00037D6F">
            <w:r>
              <w:rPr>
                <w:rFonts w:ascii="Calibri" w:hAnsi="Calibri" w:cs="Calibri"/>
                <w:color w:val="000000"/>
              </w:rPr>
              <w:t>0.30</w:t>
            </w:r>
          </w:p>
        </w:tc>
        <w:tc>
          <w:tcPr>
            <w:tcW w:w="2310" w:type="dxa"/>
            <w:vAlign w:val="bottom"/>
          </w:tcPr>
          <w:p w:rsidR="00585F9F" w:rsidRPr="00416E9C" w:rsidRDefault="00585F9F" w:rsidP="00037D6F">
            <w:r>
              <w:rPr>
                <w:rFonts w:ascii="Calibri" w:hAnsi="Calibri" w:cs="Calibri"/>
                <w:color w:val="000000"/>
              </w:rPr>
              <w:t>0.15</w:t>
            </w:r>
          </w:p>
        </w:tc>
        <w:tc>
          <w:tcPr>
            <w:tcW w:w="2311" w:type="dxa"/>
            <w:vAlign w:val="bottom"/>
          </w:tcPr>
          <w:p w:rsidR="00585F9F" w:rsidRPr="00416E9C" w:rsidRDefault="00585F9F" w:rsidP="00037D6F">
            <w:r>
              <w:rPr>
                <w:rFonts w:ascii="Calibri" w:hAnsi="Calibri" w:cs="Calibri"/>
                <w:color w:val="000000"/>
              </w:rPr>
              <w:t>0.20</w:t>
            </w:r>
            <w:r>
              <w:rPr>
                <w:rStyle w:val="CommentReference"/>
              </w:rPr>
              <w:commentReference w:id="8"/>
            </w:r>
            <w:r>
              <w:rPr>
                <w:rStyle w:val="CommentReference"/>
              </w:rPr>
              <w:commentReference w:id="9"/>
            </w:r>
          </w:p>
        </w:tc>
        <w:tc>
          <w:tcPr>
            <w:tcW w:w="2311" w:type="dxa"/>
          </w:tcPr>
          <w:p w:rsidR="00585F9F" w:rsidRPr="00416E9C" w:rsidRDefault="00585F9F" w:rsidP="00037D6F"/>
        </w:tc>
      </w:tr>
    </w:tbl>
    <w:p w:rsidR="00585F9F" w:rsidRPr="00D9662E" w:rsidRDefault="00585F9F" w:rsidP="00585F9F"/>
    <w:p w:rsidR="00585F9F" w:rsidRPr="0076574F" w:rsidRDefault="00585F9F" w:rsidP="00585F9F">
      <w:pPr>
        <w:pStyle w:val="Heading2"/>
        <w:rPr>
          <w:rStyle w:val="MTConvertedEquation"/>
        </w:rPr>
      </w:pPr>
      <w:commentRangeStart w:id="10"/>
      <w:commentRangeStart w:id="11"/>
      <w:r>
        <w:rPr>
          <w:rStyle w:val="MTConvertedEquation"/>
          <w:rFonts w:asciiTheme="minorHAnsi" w:eastAsiaTheme="minorEastAsia" w:hAnsiTheme="minorHAnsi"/>
        </w:rPr>
        <w:t>HIV model</w:t>
      </w:r>
      <w:commentRangeEnd w:id="10"/>
      <w:commentRangeEnd w:id="11"/>
      <w:r>
        <w:rPr>
          <w:rStyle w:val="CommentReference"/>
          <w:rFonts w:asciiTheme="minorHAnsi" w:eastAsiaTheme="minorHAnsi" w:hAnsiTheme="minorHAnsi" w:cstheme="minorBidi"/>
          <w:b w:val="0"/>
          <w:bCs w:val="0"/>
          <w:color w:val="auto"/>
        </w:rPr>
        <w:commentReference w:id="10"/>
      </w:r>
      <w:r>
        <w:rPr>
          <w:rStyle w:val="CommentReference"/>
          <w:rFonts w:asciiTheme="minorHAnsi" w:eastAsiaTheme="minorHAnsi" w:hAnsiTheme="minorHAnsi" w:cstheme="minorBidi"/>
          <w:b w:val="0"/>
          <w:bCs w:val="0"/>
          <w:color w:val="auto"/>
        </w:rPr>
        <w:commentReference w:id="11"/>
      </w:r>
    </w:p>
    <w:p w:rsidR="00585F9F" w:rsidRDefault="00585F9F" w:rsidP="00585F9F">
      <w:commentRangeStart w:id="12"/>
      <w:r>
        <w:t xml:space="preserve">For our model of HIV, we use the model from </w:t>
      </w:r>
      <w:r w:rsidR="00201B4C">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201B4C">
        <w:fldChar w:fldCharType="separate"/>
      </w:r>
      <w:r>
        <w:rPr>
          <w:noProof/>
        </w:rPr>
        <w:t>(</w:t>
      </w:r>
      <w:hyperlink w:anchor="_ENREF_2" w:tooltip="Gray, 2011 #19" w:history="1">
        <w:r w:rsidR="0023257B">
          <w:rPr>
            <w:noProof/>
          </w:rPr>
          <w:t>Gray, Murray et al. 2011</w:t>
        </w:r>
      </w:hyperlink>
      <w:r>
        <w:rPr>
          <w:noProof/>
        </w:rPr>
        <w:t>)</w:t>
      </w:r>
      <w:r w:rsidR="00201B4C">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585F9F" w:rsidRDefault="00585F9F" w:rsidP="00585F9F">
      <w:r>
        <w:t>Between 2011 and this paper’s release date, new data became available, causing us to revise some parameters into line with current research. In particular, as HIV clinics spread into more areas, lower levels of HIV were discovered. Initially</w:t>
      </w:r>
      <w:proofErr w:type="gramStart"/>
      <w:r>
        <w:t>,  all</w:t>
      </w:r>
      <w:proofErr w:type="gramEnd"/>
      <w:r>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Default="00585F9F" w:rsidP="00585F9F">
      <w:r>
        <w:t xml:space="preserve">This made more recent data more </w:t>
      </w:r>
      <w:proofErr w:type="gramStart"/>
      <w:r>
        <w:t>representative</w:t>
      </w:r>
      <w:proofErr w:type="gramEnd"/>
      <w:r>
        <w:t xml:space="preserve"> of the actual prevalences. We thus </w:t>
      </w:r>
      <w:proofErr w:type="gramStart"/>
      <w:r>
        <w:t>assumed  that</w:t>
      </w:r>
      <w:proofErr w:type="gramEnd"/>
      <w:r>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Pr>
          <w:rStyle w:val="CommentReference"/>
          <w:rFonts w:ascii="Cambria" w:eastAsia="Cambria" w:hAnsi="Cambria" w:cs="Times New Roman"/>
          <w:lang w:val="en-US"/>
        </w:rPr>
        <w:commentReference w:id="13"/>
      </w:r>
    </w:p>
    <w:commentRangeEnd w:id="12"/>
    <w:p w:rsidR="00585F9F" w:rsidRDefault="00585F9F" w:rsidP="00585F9F">
      <w:r>
        <w:rPr>
          <w:rStyle w:val="CommentReference"/>
        </w:rPr>
        <w:commentReference w:id="12"/>
      </w:r>
      <w:r>
        <w:t>We re-fitted the model by varying the baseline transmission probabilities, average numbers of sex acts per partner and diagnosis and treatment rates for people with HIV.</w:t>
      </w:r>
      <w:r w:rsidRPr="004C5E53">
        <w:t xml:space="preserve"> </w:t>
      </w:r>
    </w:p>
    <w:p w:rsidR="00585F9F" w:rsidRDefault="00585F9F" w:rsidP="00585F9F">
      <w:r>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t>and then</w:t>
      </w:r>
      <w:r>
        <w:t xml:space="preserve"> allowed to vary during the intervention projection. This varying rate during the intervention is how we inputted the USTI prevalence.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UBSTI</w:t>
      </w:r>
      <w:r w:rsidRPr="006731E9">
        <w:rPr>
          <w:rStyle w:val="MTConvertedEquation"/>
          <w:rFonts w:asciiTheme="minorHAnsi" w:eastAsiaTheme="minorEastAsia" w:hAnsiTheme="minorHAnsi"/>
        </w:rPr>
        <w:t xml:space="preserve"> </w:t>
      </w:r>
      <w:r w:rsidRPr="00AC58D0">
        <w:rPr>
          <w:rStyle w:val="MTConvertedEquation"/>
        </w:rPr>
        <w:t>model</w:t>
      </w:r>
    </w:p>
    <w:p w:rsidR="00585F9F" w:rsidRPr="00AC58D0" w:rsidRDefault="00585F9F" w:rsidP="00585F9F">
      <w:pPr>
        <w:pStyle w:val="Heading3"/>
      </w:pPr>
      <w:r>
        <w:t>General description</w:t>
      </w:r>
    </w:p>
    <w:p w:rsidR="00585F9F" w:rsidRDefault="00585F9F" w:rsidP="00585F9F">
      <w:pPr>
        <w:pStyle w:val="MTDisplayEquation"/>
        <w:rPr>
          <w:rStyle w:val="MTConvertedEquation"/>
        </w:rPr>
      </w:pPr>
      <w:r w:rsidRPr="006731E9">
        <w:rPr>
          <w:rStyle w:val="MTConvertedEquation"/>
        </w:rPr>
        <w:t xml:space="preserve">We built a </w:t>
      </w:r>
      <w:r>
        <w:rPr>
          <w:rStyle w:val="MTConvertedEquation"/>
        </w:rPr>
        <w:t xml:space="preserve">deterministic </w:t>
      </w:r>
      <w:r w:rsidRPr="006731E9">
        <w:rPr>
          <w:rStyle w:val="MTConvertedEquation"/>
        </w:rPr>
        <w:t xml:space="preserve">compartmental SIS-SIRS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xml:space="preserve">, a member of any population </w:t>
      </w:r>
      <w:r w:rsidR="00037D6F">
        <w:rPr>
          <w:rStyle w:val="MTConvertedEquation"/>
        </w:rPr>
        <w:t>could</w:t>
      </w:r>
      <w:r>
        <w:rPr>
          <w:rStyle w:val="MTConvertedEquation"/>
        </w:rPr>
        <w:t xml:space="preserve"> be either susceptible </w:t>
      </w:r>
      <w:r w:rsidR="00037D6F">
        <w:rPr>
          <w:rStyle w:val="MTConvertedEquation"/>
        </w:rPr>
        <w:t>(</w:t>
      </w:r>
      <m:oMath>
        <m:r>
          <w:rPr>
            <w:rStyle w:val="MTConvertedEquation"/>
            <w:rFonts w:ascii="Cambria Math" w:hAnsi="Cambria Math"/>
          </w:rPr>
          <m:t>S</m:t>
        </m:r>
      </m:oMath>
      <w:r w:rsidR="00037D6F">
        <w:rPr>
          <w:rStyle w:val="MTConvertedEquation"/>
        </w:rPr>
        <w:t xml:space="preserve">) </w:t>
      </w:r>
      <w:r>
        <w:rPr>
          <w:rStyle w:val="MTConvertedEquation"/>
        </w:rPr>
        <w:t>or infected</w:t>
      </w:r>
      <w:r w:rsidR="00037D6F">
        <w:rPr>
          <w:rStyle w:val="MTConvertedEquation"/>
        </w:rPr>
        <w:t xml:space="preserve"> (</w:t>
      </w:r>
      <m:oMath>
        <m:r>
          <w:rPr>
            <w:rStyle w:val="MTConvertedEquation"/>
            <w:rFonts w:ascii="Cambria Math" w:hAnsi="Cambria Math"/>
          </w:rPr>
          <m:t>Ι</m:t>
        </m:r>
      </m:oMath>
      <w:r w:rsidR="00037D6F" w:rsidRPr="00037D6F">
        <w:rPr>
          <w:rStyle w:val="MTConvertedEquation"/>
        </w:rPr>
        <w:t>)</w:t>
      </w:r>
      <w:r>
        <w:rPr>
          <w:rStyle w:val="MTConvertedEquation"/>
        </w:rPr>
        <w:t xml:space="preserve">. If that population </w:t>
      </w:r>
      <w:r w:rsidR="00037D6F">
        <w:rPr>
          <w:rStyle w:val="MTConvertedEquation"/>
        </w:rPr>
        <w:t>was</w:t>
      </w:r>
      <w:r>
        <w:rPr>
          <w:rStyle w:val="MTConvertedEquation"/>
        </w:rPr>
        <w:t xml:space="preserve"> undergoing PPT, that member may also be in an additional state, resistant due to PPT</w:t>
      </w:r>
      <w:r w:rsidR="00037D6F" w:rsidRPr="00037D6F">
        <w:rPr>
          <w:rStyle w:val="MTConvertedEquation"/>
        </w:rPr>
        <w:t xml:space="preserve"> (</w:t>
      </w:r>
      <m:oMath>
        <m:r>
          <w:rPr>
            <w:rStyle w:val="MTConvertedEquation"/>
            <w:rFonts w:ascii="Cambria Math" w:hAnsi="Cambria Math"/>
          </w:rPr>
          <m:t>R</m:t>
        </m:r>
      </m:oMath>
      <w:r w:rsidR="00037D6F">
        <w:rPr>
          <w:rStyle w:val="MTConvertedEquation"/>
        </w:rPr>
        <w:t>)</w:t>
      </w:r>
      <w:r>
        <w:rPr>
          <w:rStyle w:val="MTConvertedEquation"/>
        </w:rPr>
        <w:t xml:space="preserve">. While a person </w:t>
      </w:r>
      <w:r w:rsidR="00037D6F">
        <w:rPr>
          <w:rStyle w:val="MTConvertedEquation"/>
        </w:rPr>
        <w:t>was</w:t>
      </w:r>
      <w:r>
        <w:rPr>
          <w:rStyle w:val="MTConvertedEquation"/>
        </w:rPr>
        <w:t xml:space="preserve"> resistant due to PPT, we assume</w:t>
      </w:r>
      <w:r w:rsidR="00037D6F">
        <w:rPr>
          <w:rStyle w:val="MTConvertedEquation"/>
        </w:rPr>
        <w:t>d</w:t>
      </w:r>
      <w:r>
        <w:rPr>
          <w:rStyle w:val="MTConvertedEquation"/>
        </w:rPr>
        <w:t xml:space="preserve"> they cannot develop</w:t>
      </w:r>
      <w:r w:rsidR="00037D6F">
        <w:rPr>
          <w:rStyle w:val="MTConvertedEquation"/>
        </w:rPr>
        <w:t xml:space="preserve"> UBSTIs</w:t>
      </w:r>
      <w:r>
        <w:rPr>
          <w:rStyle w:val="MTConvertedEquation"/>
        </w:rPr>
        <w:t>.</w:t>
      </w:r>
    </w:p>
    <w:p w:rsidR="00585F9F" w:rsidRDefault="00585F9F" w:rsidP="00585F9F">
      <w:pPr>
        <w:pStyle w:val="MTDisplayEquation"/>
        <w:rPr>
          <w:rStyle w:val="MTConvertedEquation"/>
        </w:rPr>
      </w:pPr>
      <w:r>
        <w:rPr>
          <w:rStyle w:val="MTConvertedEquation"/>
        </w:rPr>
        <w:t>Our model contain</w:t>
      </w:r>
      <w:r w:rsidR="00037D6F">
        <w:rPr>
          <w:rStyle w:val="MTConvertedEquation"/>
        </w:rPr>
        <w:t>ed</w:t>
      </w:r>
      <w:r>
        <w:rPr>
          <w:rStyle w:val="MTConvertedEquation"/>
        </w:rPr>
        <w:t xml:space="preserve"> a set of </w:t>
      </w:r>
      <w:r w:rsidR="00BE4175">
        <w:rPr>
          <w:rStyle w:val="MTConvertedEquation"/>
        </w:rPr>
        <w:t>fitted</w:t>
      </w:r>
      <w:r>
        <w:rPr>
          <w:rStyle w:val="MTConvertedEquation"/>
        </w:rPr>
        <w:t xml:space="preserve"> parameters which allow</w:t>
      </w:r>
      <w:r w:rsidR="00037D6F">
        <w:rPr>
          <w:rStyle w:val="MTConvertedEquation"/>
        </w:rPr>
        <w:t>ed</w:t>
      </w:r>
      <w:r>
        <w:rPr>
          <w:rStyle w:val="MTConvertedEquation"/>
        </w:rPr>
        <w:t xml:space="preserve"> us to calibrate our model in the </w:t>
      </w:r>
      <w:r w:rsidR="00037D6F">
        <w:rPr>
          <w:rStyle w:val="MTConvertedEquation"/>
        </w:rPr>
        <w:t>baseline</w:t>
      </w:r>
      <w:r>
        <w:rPr>
          <w:rStyle w:val="MTConvertedEquation"/>
        </w:rPr>
        <w:t xml:space="preserve"> case to the levels already in use in the HIV model. </w:t>
      </w:r>
      <w:r w:rsidR="00037D6F">
        <w:rPr>
          <w:rStyle w:val="MTConvertedEquation"/>
        </w:rPr>
        <w:t>N</w:t>
      </w:r>
      <w:r>
        <w:rPr>
          <w:rStyle w:val="MTConvertedEquation"/>
        </w:rPr>
        <w:t xml:space="preserve">o population </w:t>
      </w:r>
      <w:r w:rsidR="00037D6F">
        <w:rPr>
          <w:rStyle w:val="MTConvertedEquation"/>
        </w:rPr>
        <w:t>was</w:t>
      </w:r>
      <w:r>
        <w:rPr>
          <w:rStyle w:val="MTConvertedEquation"/>
        </w:rPr>
        <w:t xml:space="preserve"> undergoing PPT in the </w:t>
      </w:r>
      <w:r w:rsidR="00037D6F">
        <w:rPr>
          <w:rStyle w:val="MTConvertedEquation"/>
        </w:rPr>
        <w:t>baseline</w:t>
      </w:r>
      <w:r>
        <w:rPr>
          <w:rStyle w:val="MTConvertedEquation"/>
        </w:rPr>
        <w:t xml:space="preserve"> case, so every population contains only susceptible and infected members</w:t>
      </w:r>
      <w:r w:rsidR="00037D6F">
        <w:rPr>
          <w:rStyle w:val="MTConvertedEquation"/>
        </w:rPr>
        <w:t>. Thus, w</w:t>
      </w:r>
      <w:r>
        <w:rPr>
          <w:rStyle w:val="MTConvertedEquation"/>
        </w:rPr>
        <w:t xml:space="preserve">e only require four </w:t>
      </w:r>
      <w:r w:rsidR="00BE4175">
        <w:rPr>
          <w:rStyle w:val="MTConvertedEquation"/>
        </w:rPr>
        <w:t xml:space="preserve">fitted </w:t>
      </w:r>
      <w:r>
        <w:rPr>
          <w:rStyle w:val="MTConvertedEquation"/>
        </w:rPr>
        <w:t>parameters to specify our equilibrium.</w:t>
      </w:r>
      <w:r w:rsidRPr="005A273B">
        <w:rPr>
          <w:rStyle w:val="MTConvertedEquation"/>
        </w:rPr>
        <w:t xml:space="preserve"> </w:t>
      </w:r>
    </w:p>
    <w:p w:rsidR="00585F9F" w:rsidRDefault="00585F9F" w:rsidP="00585F9F">
      <w:pPr>
        <w:pStyle w:val="MTDisplayEquation"/>
        <w:rPr>
          <w:rStyle w:val="MTConvertedEquation"/>
        </w:rPr>
      </w:pPr>
      <w:r>
        <w:rPr>
          <w:rStyle w:val="MTConvertedEquation"/>
        </w:rPr>
        <w:lastRenderedPageBreak/>
        <w:t xml:space="preserve">We run two instances of our model per scenario, one for each region as defined by the HIV model, and we do not allow interaction between regions in our </w:t>
      </w:r>
      <w:r w:rsidR="00037D6F">
        <w:rPr>
          <w:rStyle w:val="MTConvertedEquation"/>
        </w:rPr>
        <w:t>UBSTI</w:t>
      </w:r>
      <w:r>
        <w:rPr>
          <w:rStyle w:val="MTConvertedEquation"/>
        </w:rPr>
        <w:t xml:space="preserve"> model.</w:t>
      </w:r>
    </w:p>
    <w:p w:rsidR="00585F9F" w:rsidRPr="00AC58D0" w:rsidRDefault="00585F9F" w:rsidP="00585F9F">
      <w:pPr>
        <w:pStyle w:val="Heading3"/>
      </w:pPr>
      <w:r>
        <w:t>Main equations for FSW</w:t>
      </w:r>
    </w:p>
    <w:p w:rsidR="00585F9F" w:rsidRDefault="00585F9F" w:rsidP="00585F9F">
      <w:r>
        <w:t>Our model uses a system of difference equations for the proportions of each sub-population that are susceptible, infected or resistant. These equations are identical</w:t>
      </w:r>
      <w:r w:rsidR="0023257B">
        <w:t xml:space="preserve"> in structure</w:t>
      </w:r>
      <w:r>
        <w:t xml:space="preserve"> between FSW, general females and general males</w:t>
      </w:r>
      <w:r w:rsidR="0023257B">
        <w:t xml:space="preserve">. They differ </w:t>
      </w:r>
      <w:r>
        <w:t>for MSMW</w:t>
      </w:r>
      <w:r w:rsidR="0023257B">
        <w:t xml:space="preserve"> in that the infection rate depends on UBSTI prevalences in three populations instead of two</w:t>
      </w:r>
      <w:r>
        <w:t xml:space="preserve">. </w:t>
      </w:r>
    </w:p>
    <w:p w:rsidR="00585F9F" w:rsidRPr="00563886" w:rsidRDefault="00585F9F" w:rsidP="00585F9F">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S</m:t>
                  </m:r>
                </m:e>
              </m:acc>
            </m:e>
            <m:sub>
              <m:r>
                <w:rPr>
                  <w:rStyle w:val="MTConvertedEquation"/>
                  <w:rFonts w:ascii="Cambria Math" w:hAnsi="Cambria Math"/>
                </w:rPr>
                <m:t>S</m:t>
              </m:r>
            </m:sub>
          </m:sSub>
          <m:r>
            <w:rPr>
              <w:rStyle w:val="MTConvertedEquation"/>
              <w:rFonts w:ascii="Cambria Math" w:hAnsi="Cambria Math"/>
            </w:rPr>
            <m:t>=</m:t>
          </m:r>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oMath>
      </m:oMathPara>
    </w:p>
    <w:p w:rsidR="00585F9F" w:rsidRPr="00C404E8" w:rsidRDefault="00201B4C"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oMath>
      </m:oMathPara>
    </w:p>
    <w:p w:rsidR="00585F9F" w:rsidRDefault="00201B4C"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R</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m:t>
          </m:r>
        </m:oMath>
      </m:oMathPara>
    </w:p>
    <w:p w:rsidR="00585F9F" w:rsidRPr="008B580C" w:rsidRDefault="00585F9F" w:rsidP="00585F9F">
      <w:pPr>
        <w:rPr>
          <w:rStyle w:val="MTConvertedEquation"/>
          <w:sz w:val="20"/>
          <w:szCs w:val="20"/>
        </w:rPr>
      </w:pPr>
      <w:r w:rsidRPr="00FB7057">
        <w:rPr>
          <w:rStyle w:val="MTConvertedEquation"/>
        </w:rPr>
        <w:t>These equations use the following parameters:</w:t>
      </w:r>
    </w:p>
    <w:tbl>
      <w:tblPr>
        <w:tblW w:w="0" w:type="auto"/>
        <w:jc w:val="center"/>
        <w:tblLook w:val="04A0"/>
      </w:tblPr>
      <w:tblGrid>
        <w:gridCol w:w="1534"/>
        <w:gridCol w:w="3705"/>
        <w:gridCol w:w="1785"/>
        <w:gridCol w:w="1690"/>
      </w:tblGrid>
      <w:tr w:rsidR="00585F9F" w:rsidRPr="008B580C" w:rsidTr="00037D6F">
        <w:trPr>
          <w:jc w:val="center"/>
        </w:trPr>
        <w:tc>
          <w:tcPr>
            <w:tcW w:w="1534" w:type="dxa"/>
          </w:tcPr>
          <w:p w:rsidR="00585F9F" w:rsidRPr="008B580C" w:rsidRDefault="00585F9F" w:rsidP="00037D6F">
            <w:pPr>
              <w:rPr>
                <w:sz w:val="20"/>
                <w:szCs w:val="20"/>
              </w:rPr>
            </w:pPr>
            <w:r w:rsidRPr="008B580C">
              <w:rPr>
                <w:sz w:val="20"/>
                <w:szCs w:val="20"/>
              </w:rPr>
              <w:t>Parameter</w:t>
            </w:r>
          </w:p>
        </w:tc>
        <w:tc>
          <w:tcPr>
            <w:tcW w:w="3705" w:type="dxa"/>
          </w:tcPr>
          <w:p w:rsidR="00585F9F" w:rsidRPr="008B580C" w:rsidRDefault="00585F9F" w:rsidP="00037D6F">
            <w:pPr>
              <w:rPr>
                <w:sz w:val="20"/>
                <w:szCs w:val="20"/>
              </w:rPr>
            </w:pPr>
            <w:r w:rsidRPr="008B580C">
              <w:rPr>
                <w:sz w:val="20"/>
                <w:szCs w:val="20"/>
              </w:rPr>
              <w:t>Description</w:t>
            </w:r>
          </w:p>
        </w:tc>
        <w:tc>
          <w:tcPr>
            <w:tcW w:w="1785" w:type="dxa"/>
          </w:tcPr>
          <w:p w:rsidR="00585F9F" w:rsidRPr="008B580C" w:rsidRDefault="00585F9F" w:rsidP="00037D6F">
            <w:pPr>
              <w:rPr>
                <w:sz w:val="20"/>
                <w:szCs w:val="20"/>
              </w:rPr>
            </w:pPr>
            <w:r>
              <w:rPr>
                <w:sz w:val="20"/>
                <w:szCs w:val="20"/>
              </w:rPr>
              <w:t>Typical value</w:t>
            </w:r>
            <w:r>
              <w:rPr>
                <w:rStyle w:val="FootnoteReference"/>
                <w:sz w:val="20"/>
                <w:szCs w:val="20"/>
              </w:rPr>
              <w:footnoteReference w:id="1"/>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Default="00201B4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susceptible</w:t>
            </w:r>
          </w:p>
        </w:tc>
        <w:tc>
          <w:tcPr>
            <w:tcW w:w="1785" w:type="dxa"/>
          </w:tcPr>
          <w:p w:rsidR="00585F9F" w:rsidRDefault="00585F9F" w:rsidP="00037D6F">
            <w:pPr>
              <w:pStyle w:val="MTDisplayEquation"/>
              <w:rPr>
                <w:rStyle w:val="MTConvertedEquation"/>
              </w:rPr>
            </w:pPr>
            <w:r>
              <w:rPr>
                <w:rStyle w:val="MTConvertedEquation"/>
              </w:rPr>
              <w:t>0.7809</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201B4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infected</w:t>
            </w:r>
          </w:p>
        </w:tc>
        <w:tc>
          <w:tcPr>
            <w:tcW w:w="1785" w:type="dxa"/>
          </w:tcPr>
          <w:p w:rsidR="00585F9F" w:rsidRDefault="00585F9F" w:rsidP="00037D6F">
            <w:pPr>
              <w:pStyle w:val="MTDisplayEquation"/>
              <w:rPr>
                <w:rStyle w:val="MTConvertedEquation"/>
              </w:rPr>
            </w:pPr>
            <w:r>
              <w:rPr>
                <w:rStyle w:val="MTConvertedEquation"/>
              </w:rPr>
              <w:t>0.2128</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201B4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have acquired resistance because of presumptive treatment (see note)</w:t>
            </w:r>
          </w:p>
        </w:tc>
        <w:tc>
          <w:tcPr>
            <w:tcW w:w="1785" w:type="dxa"/>
          </w:tcPr>
          <w:p w:rsidR="00585F9F" w:rsidRDefault="00585F9F" w:rsidP="00037D6F">
            <w:pPr>
              <w:pStyle w:val="MTDisplayEquation"/>
              <w:rPr>
                <w:rStyle w:val="MTConvertedEquation"/>
              </w:rPr>
            </w:pPr>
            <w:r>
              <w:rPr>
                <w:rStyle w:val="MTConvertedEquation"/>
              </w:rPr>
              <w:t>0.0063</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Pr="008B580C" w:rsidRDefault="00201B4C"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8B580C" w:rsidRDefault="00585F9F" w:rsidP="00037D6F">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585F9F" w:rsidRPr="008B580C" w:rsidRDefault="00585F9F" w:rsidP="00037D6F">
            <w:pPr>
              <w:rPr>
                <w:sz w:val="20"/>
                <w:szCs w:val="20"/>
              </w:rPr>
            </w:pPr>
            <w:r>
              <w:rPr>
                <w:sz w:val="20"/>
                <w:szCs w:val="20"/>
              </w:rPr>
              <w:t>0.0109</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201B4C"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8B580C" w:rsidRDefault="00585F9F" w:rsidP="00037D6F">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585F9F" w:rsidRPr="008B580C" w:rsidRDefault="00585F9F" w:rsidP="00037D6F">
            <w:pPr>
              <w:rPr>
                <w:sz w:val="20"/>
                <w:szCs w:val="20"/>
              </w:rPr>
            </w:pPr>
            <w:r>
              <w:rPr>
                <w:sz w:val="20"/>
                <w:szCs w:val="20"/>
              </w:rPr>
              <w:t>0.0078</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8B580C" w:rsidRDefault="00585F9F" w:rsidP="00037D6F">
            <w:pPr>
              <w:rPr>
                <w:sz w:val="20"/>
                <w:szCs w:val="20"/>
              </w:rPr>
            </w:pPr>
            <w:r w:rsidRPr="008B580C">
              <w:rPr>
                <w:sz w:val="20"/>
                <w:szCs w:val="20"/>
              </w:rPr>
              <w:t>Treatment and loss parameter</w:t>
            </w:r>
          </w:p>
        </w:tc>
        <w:tc>
          <w:tcPr>
            <w:tcW w:w="1785" w:type="dxa"/>
          </w:tcPr>
          <w:p w:rsidR="00585F9F" w:rsidRPr="008B580C" w:rsidRDefault="00585F9F" w:rsidP="00037D6F">
            <w:pPr>
              <w:rPr>
                <w:sz w:val="20"/>
                <w:szCs w:val="20"/>
              </w:rPr>
            </w:pPr>
            <w:r>
              <w:rPr>
                <w:sz w:val="20"/>
                <w:szCs w:val="20"/>
              </w:rPr>
              <w:t>1.2</w:t>
            </w:r>
          </w:p>
        </w:tc>
        <w:tc>
          <w:tcPr>
            <w:tcW w:w="1690" w:type="dxa"/>
          </w:tcPr>
          <w:p w:rsidR="00585F9F" w:rsidRDefault="00585F9F" w:rsidP="00037D6F">
            <w:pPr>
              <w:rPr>
                <w:sz w:val="20"/>
                <w:szCs w:val="20"/>
              </w:rPr>
            </w:pPr>
            <w:r>
              <w:rPr>
                <w:sz w:val="20"/>
                <w:szCs w:val="20"/>
              </w:rPr>
              <w:t>(WR)</w:t>
            </w:r>
          </w:p>
        </w:tc>
      </w:tr>
      <w:tr w:rsidR="007848D5" w:rsidRPr="008B580C" w:rsidTr="00037D6F">
        <w:trPr>
          <w:jc w:val="center"/>
        </w:trPr>
        <w:tc>
          <w:tcPr>
            <w:tcW w:w="1534" w:type="dxa"/>
          </w:tcPr>
          <w:p w:rsidR="007848D5" w:rsidRPr="008B580C" w:rsidRDefault="00201B4C" w:rsidP="00BE4175">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8B580C" w:rsidRDefault="007848D5" w:rsidP="00BE4175">
            <w:pPr>
              <w:rPr>
                <w:sz w:val="20"/>
                <w:szCs w:val="20"/>
              </w:rPr>
            </w:pPr>
            <w:r w:rsidRPr="008B580C">
              <w:rPr>
                <w:sz w:val="20"/>
                <w:szCs w:val="20"/>
              </w:rPr>
              <w:t>Time step</w:t>
            </w: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Default="007848D5" w:rsidP="007848D5">
            <w:pPr>
              <w:rPr>
                <w:rStyle w:val="MTConvertedEquation"/>
                <w:sz w:val="20"/>
                <w:szCs w:val="20"/>
              </w:rPr>
            </w:pPr>
          </w:p>
        </w:tc>
        <w:tc>
          <w:tcPr>
            <w:tcW w:w="3705" w:type="dxa"/>
          </w:tcPr>
          <w:p w:rsidR="007848D5" w:rsidRPr="008B580C" w:rsidRDefault="007848D5" w:rsidP="00037D6F">
            <w:pPr>
              <w:rPr>
                <w:sz w:val="20"/>
                <w:szCs w:val="20"/>
              </w:rPr>
            </w:pP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Pr="008B580C" w:rsidRDefault="007848D5" w:rsidP="00037D6F">
            <w:pPr>
              <w:rPr>
                <w:sz w:val="20"/>
                <w:szCs w:val="20"/>
              </w:rPr>
            </w:pPr>
          </w:p>
        </w:tc>
        <w:tc>
          <w:tcPr>
            <w:tcW w:w="3705" w:type="dxa"/>
          </w:tcPr>
          <w:p w:rsidR="007848D5" w:rsidRPr="008B580C" w:rsidRDefault="007848D5" w:rsidP="00037D6F">
            <w:pPr>
              <w:rPr>
                <w:sz w:val="20"/>
                <w:szCs w:val="20"/>
              </w:rPr>
            </w:pPr>
          </w:p>
        </w:tc>
        <w:tc>
          <w:tcPr>
            <w:tcW w:w="1785" w:type="dxa"/>
          </w:tcPr>
          <w:p w:rsidR="007848D5" w:rsidRPr="008B580C" w:rsidRDefault="007848D5" w:rsidP="00037D6F">
            <w:pPr>
              <w:rPr>
                <w:sz w:val="20"/>
                <w:szCs w:val="20"/>
              </w:rPr>
            </w:pPr>
            <w:commentRangeStart w:id="14"/>
            <w:r>
              <w:rPr>
                <w:sz w:val="20"/>
                <w:szCs w:val="20"/>
              </w:rPr>
              <w:t>1/122</w:t>
            </w:r>
            <w:commentRangeEnd w:id="14"/>
            <w:r>
              <w:rPr>
                <w:rStyle w:val="CommentReference"/>
              </w:rPr>
              <w:commentReference w:id="14"/>
            </w:r>
          </w:p>
        </w:tc>
        <w:tc>
          <w:tcPr>
            <w:tcW w:w="1690" w:type="dxa"/>
          </w:tcPr>
          <w:p w:rsidR="007848D5" w:rsidRDefault="007848D5" w:rsidP="00037D6F">
            <w:pPr>
              <w:rPr>
                <w:sz w:val="20"/>
                <w:szCs w:val="20"/>
              </w:rPr>
            </w:pPr>
          </w:p>
        </w:tc>
      </w:tr>
    </w:tbl>
    <w:p w:rsidR="00585F9F" w:rsidRDefault="00585F9F" w:rsidP="00585F9F"/>
    <w:p w:rsidR="00585F9F" w:rsidRDefault="00585F9F" w:rsidP="00585F9F">
      <w:commentRangeStart w:id="15"/>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ese people who received PPT at the start of this time step, not people who 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w:t>
      </w:r>
      <w:r>
        <w:lastRenderedPageBreak/>
        <w:t>duration of protection granted by 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15"/>
    <w:p w:rsidR="00585F9F" w:rsidRDefault="00585F9F" w:rsidP="00585F9F">
      <w:r>
        <w:rPr>
          <w:rStyle w:val="CommentReference"/>
        </w:rPr>
        <w:commentReference w:id="15"/>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xml:space="preserve">, except that the people who were resistant at time </w:t>
      </w:r>
      <m:oMath>
        <m:r>
          <w:rPr>
            <w:rFonts w:ascii="Cambria Math" w:hAnsi="Cambria Math"/>
          </w:rPr>
          <m:t>t+1</m:t>
        </m:r>
      </m:oMath>
      <w:r>
        <w:t xml:space="preserve"> have no probability of becoming resistant at time </w:t>
      </w:r>
      <m:oMath>
        <m:r>
          <w:rPr>
            <w:rFonts w:ascii="Cambria Math" w:hAnsi="Cambria Math"/>
          </w:rPr>
          <m:t>t+2</m:t>
        </m:r>
      </m:oMath>
      <w:r>
        <w:t xml:space="preserve">. </w:t>
      </w:r>
    </w:p>
    <w:p w:rsidR="00585F9F" w:rsidRDefault="00585F9F" w:rsidP="00585F9F">
      <w:r>
        <w:t>We provide a diagram of the possible state changes, and describe the physical meaning of each state change, in the Appendix (</w:t>
      </w:r>
      <w:proofErr w:type="gramStart"/>
      <w:r>
        <w:t>Figure ??</w:t>
      </w:r>
      <w:proofErr w:type="gramEnd"/>
      <w:r>
        <w:t>).</w:t>
      </w:r>
    </w:p>
    <w:p w:rsidR="00585F9F" w:rsidRDefault="00585F9F" w:rsidP="00585F9F">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xml:space="preserve">. In our typical scenario, no sub-population other than FSW has PPT, so all other </w:t>
      </w:r>
      <m:oMath>
        <m:r>
          <w:rPr>
            <w:rFonts w:ascii="Cambria Math" w:hAnsi="Cambria Math"/>
          </w:rPr>
          <m:t>δ(t)</m:t>
        </m:r>
      </m:oMath>
      <w:r>
        <w:t xml:space="preserve"> and </w:t>
      </w:r>
      <m:oMath>
        <m:r>
          <w:rPr>
            <w:rFonts w:ascii="Cambria Math" w:hAnsi="Cambria Math"/>
          </w:rPr>
          <m:t>R(t)</m:t>
        </m:r>
      </m:oMath>
      <w:r>
        <w:t xml:space="preserve"> are 0. </w:t>
      </w:r>
    </w:p>
    <w:p w:rsidR="00585F9F" w:rsidRDefault="00585F9F" w:rsidP="00585F9F">
      <w:pPr>
        <w:pStyle w:val="Heading3"/>
        <w:rPr>
          <w:rFonts w:eastAsiaTheme="minorEastAsia"/>
        </w:rPr>
      </w:pPr>
      <w:r>
        <w:rPr>
          <w:rFonts w:eastAsiaTheme="minorEastAsia"/>
        </w:rPr>
        <w:t>PPT rate equation</w:t>
      </w:r>
    </w:p>
    <w:p w:rsidR="00585F9F" w:rsidRDefault="00585F9F" w:rsidP="00585F9F">
      <w:pPr>
        <w:rPr>
          <w:rFonts w:ascii="Cambria Math" w:eastAsiaTheme="minorEastAsia" w:hAnsi="Cambria Math"/>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is </w:t>
      </w:r>
      <w:r w:rsidR="00AB5357">
        <w:t>estimated as</w:t>
      </w:r>
      <w:r>
        <w:t>:</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m:t>
          </m:r>
          <m:r>
            <w:rPr>
              <w:rFonts w:ascii="Cambria Math" w:hAnsi="Cambria Math"/>
            </w:rPr>
            <m:t>τϵ</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ζ</m:t>
              </m:r>
            </m:e>
            <m:sub>
              <m:r>
                <w:rPr>
                  <w:rFonts w:ascii="Cambria Math" w:hAnsi="Cambria Math"/>
                </w:rPr>
                <m:t>S</m:t>
              </m:r>
            </m:sub>
          </m:sSub>
          <m:r>
            <w:rPr>
              <w:rFonts w:ascii="Cambria Math" w:hAnsi="Cambria Math"/>
            </w:rPr>
            <m:t>.</m:t>
          </m:r>
        </m:oMath>
      </m:oMathPara>
    </w:p>
    <w:p w:rsidR="00AB5357" w:rsidRPr="00DF6C97" w:rsidRDefault="00AB5357" w:rsidP="00585F9F">
      <w:pPr>
        <w:rPr>
          <w:rFonts w:ascii="Cambria" w:hAnsi="Cambria"/>
        </w:rPr>
      </w:pPr>
    </w:p>
    <w:p w:rsidR="007848D5" w:rsidRPr="007469FD"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f>
            <m:fPr>
              <m:ctrlPr>
                <w:rPr>
                  <w:rFonts w:ascii="Cambria Math" w:hAnsi="Cambria Math"/>
                  <w:i/>
                  <w:color w:val="0101FF"/>
                </w:rPr>
              </m:ctrlPr>
            </m:fPr>
            <m:num>
              <m:r>
                <w:rPr>
                  <w:rFonts w:ascii="Cambria Math" w:hAnsi="Cambria Math"/>
                  <w:color w:val="0101FF"/>
                </w:rPr>
                <m:t>365.25</m:t>
              </m:r>
            </m:num>
            <m:den>
              <m:r>
                <w:rPr>
                  <w:rFonts w:ascii="Cambria Math" w:hAnsi="Cambria Math"/>
                  <w:color w:val="0101FF"/>
                </w:rPr>
                <m:t>θ</m:t>
              </m:r>
            </m:den>
          </m:f>
          <m:func>
            <m:funcPr>
              <m:ctrlPr>
                <w:rPr>
                  <w:rFonts w:ascii="Cambria Math" w:hAnsi="Cambria Math"/>
                  <w:i/>
                  <w:color w:val="0101FF"/>
                </w:rPr>
              </m:ctrlPr>
            </m:funcPr>
            <m:fName>
              <m:r>
                <m:rPr>
                  <m:sty m:val="p"/>
                </m:rPr>
                <w:rPr>
                  <w:rFonts w:ascii="Cambria Math" w:hAnsi="Cambria Math"/>
                  <w:color w:val="0101FF"/>
                </w:rPr>
                <m:t>log</m:t>
              </m:r>
            </m:fName>
            <m:e>
              <m:r>
                <w:rPr>
                  <w:rFonts w:ascii="Cambria Math" w:hAnsi="Cambria Math"/>
                  <w:color w:val="0101FF"/>
                </w:rPr>
                <m:t>2</m:t>
              </m:r>
            </m:e>
          </m:func>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Tr="00037D6F">
        <w:tc>
          <w:tcPr>
            <w:tcW w:w="1299" w:type="dxa"/>
          </w:tcPr>
          <w:p w:rsidR="00585F9F" w:rsidRDefault="00DF6C97" w:rsidP="00037D6F">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ζ</m:t>
                    </m:r>
                  </m:e>
                  <m:sub>
                    <m:r>
                      <w:rPr>
                        <w:rStyle w:val="MTConvertedEquation"/>
                        <w:rFonts w:ascii="Cambria Math" w:eastAsia="Times New Roman" w:hAnsi="Cambria Math"/>
                      </w:rPr>
                      <m:t>S</m:t>
                    </m:r>
                  </m:sub>
                </m:sSub>
              </m:oMath>
            </m:oMathPara>
          </w:p>
        </w:tc>
        <w:tc>
          <w:tcPr>
            <w:tcW w:w="3394" w:type="dxa"/>
          </w:tcPr>
          <w:p w:rsidR="00585F9F" w:rsidRDefault="00585F9F" w:rsidP="00037D6F">
            <w:r>
              <w:t>Coverage of PPT</w:t>
            </w:r>
            <w:r w:rsidR="00DF6C97">
              <w:t xml:space="preserve"> for FSW</w:t>
            </w:r>
          </w:p>
        </w:tc>
        <w:tc>
          <w:tcPr>
            <w:tcW w:w="1604" w:type="dxa"/>
          </w:tcPr>
          <w:p w:rsidR="00585F9F" w:rsidRDefault="00585F9F" w:rsidP="00037D6F">
            <w:r>
              <w:t>0.75</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Default="00585F9F" w:rsidP="00037D6F">
            <w:r>
              <w:t>Average number of visits per year, for a person on PPT</w:t>
            </w:r>
          </w:p>
        </w:tc>
        <w:tc>
          <w:tcPr>
            <w:tcW w:w="1604" w:type="dxa"/>
          </w:tcPr>
          <w:p w:rsidR="00585F9F" w:rsidRDefault="00585F9F" w:rsidP="00037D6F">
            <w:r>
              <w:t>4</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Default="00585F9F" w:rsidP="00037D6F">
            <w:r>
              <w:t>Initial effectiveness of PPT</w:t>
            </w:r>
          </w:p>
        </w:tc>
        <w:tc>
          <w:tcPr>
            <w:tcW w:w="1604" w:type="dxa"/>
          </w:tcPr>
          <w:p w:rsidR="00585F9F" w:rsidRDefault="00585F9F" w:rsidP="00037D6F">
            <w:r>
              <w:t>0.98</w:t>
            </w:r>
          </w:p>
        </w:tc>
        <w:tc>
          <w:tcPr>
            <w:tcW w:w="1458" w:type="dxa"/>
          </w:tcPr>
          <w:p w:rsidR="00585F9F" w:rsidRDefault="00585F9F" w:rsidP="00037D6F">
            <w:r>
              <w:t>(WR)</w:t>
            </w:r>
          </w:p>
        </w:tc>
      </w:tr>
      <w:tr w:rsidR="00585F9F" w:rsidTr="00037D6F">
        <w:tc>
          <w:tcPr>
            <w:tcW w:w="1299" w:type="dxa"/>
          </w:tcPr>
          <w:p w:rsidR="00585F9F" w:rsidRDefault="00201B4C"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Default="00585F9F" w:rsidP="00037D6F">
            <w:r>
              <w:t>Increase in resistance to PPT of STI</w:t>
            </w:r>
          </w:p>
        </w:tc>
        <w:tc>
          <w:tcPr>
            <w:tcW w:w="1604" w:type="dxa"/>
          </w:tcPr>
          <w:p w:rsidR="00585F9F" w:rsidRDefault="00585F9F" w:rsidP="00037D6F">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Default="00585F9F" w:rsidP="00037D6F">
            <w:r>
              <w:t>(WR)</w:t>
            </w:r>
          </w:p>
        </w:tc>
      </w:tr>
      <w:tr w:rsidR="007848D5" w:rsidTr="00037D6F">
        <w:tc>
          <w:tcPr>
            <w:tcW w:w="1299" w:type="dxa"/>
          </w:tcPr>
          <w:p w:rsidR="007848D5"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Default="007848D5" w:rsidP="00037D6F">
            <w:r>
              <w:t>Half-life of PPT protection</w:t>
            </w:r>
          </w:p>
        </w:tc>
        <w:tc>
          <w:tcPr>
            <w:tcW w:w="1604" w:type="dxa"/>
          </w:tcPr>
          <w:p w:rsidR="007848D5" w:rsidRDefault="007848D5" w:rsidP="00037D6F">
            <w:r>
              <w:t>3</w:t>
            </w:r>
          </w:p>
        </w:tc>
        <w:tc>
          <w:tcPr>
            <w:tcW w:w="1458" w:type="dxa"/>
          </w:tcPr>
          <w:p w:rsidR="007848D5" w:rsidRDefault="007848D5" w:rsidP="00037D6F">
            <w:r>
              <w:t>(WR)</w:t>
            </w:r>
          </w:p>
        </w:tc>
      </w:tr>
    </w:tbl>
    <w:p w:rsidR="00585F9F" w:rsidRPr="00FB7057" w:rsidRDefault="00585F9F" w:rsidP="00585F9F">
      <w:pPr>
        <w:pStyle w:val="MTDisplayEquation"/>
        <w:rPr>
          <w:rStyle w:val="MTConvertedEquation"/>
        </w:rPr>
      </w:pPr>
    </w:p>
    <w:p w:rsidR="00585F9F" w:rsidRDefault="00585F9F" w:rsidP="00585F9F">
      <w:pPr>
        <w:pStyle w:val="MTDisplayEquation"/>
        <w:rPr>
          <w:rStyle w:val="MTConvertedEquation"/>
        </w:rPr>
      </w:pPr>
      <w:r>
        <w:rPr>
          <w:rStyle w:val="MTConvertedEquation"/>
        </w:rPr>
        <w:t xml:space="preserve">We divide by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oMath>
      <w:r>
        <w:rPr>
          <w:rStyle w:val="MTConvertedEquation"/>
        </w:rPr>
        <w:t xml:space="preserve"> because we assume that the entire coverage of PPT is applied to people who have been susceptible or infected for more than one time step, that is, people do are not currently resistant and who were not resistant last time step. </w:t>
      </w:r>
    </w:p>
    <w:p w:rsidR="00585F9F" w:rsidRDefault="00585F9F" w:rsidP="00585F9F">
      <w:pPr>
        <w:pStyle w:val="MTDisplayEquation"/>
        <w:rPr>
          <w:rStyle w:val="MTConvertedEquation"/>
        </w:rPr>
      </w:pPr>
      <m:oMath>
        <m:r>
          <w:rPr>
            <w:rStyle w:val="MTConvertedEquation"/>
            <w:rFonts w:ascii="Cambria Math" w:hAnsi="Cambria Math"/>
          </w:rPr>
          <m:t>χ</m:t>
        </m:r>
      </m:oMath>
      <w:r>
        <w:rPr>
          <w:rStyle w:val="MTConvertedEquation"/>
        </w:rPr>
        <w:t xml:space="preserve"> </w:t>
      </w:r>
      <w:proofErr w:type="gramStart"/>
      <w:r>
        <w:rPr>
          <w:rStyle w:val="MTConvertedEquation"/>
        </w:rPr>
        <w:t>is</w:t>
      </w:r>
      <w:proofErr w:type="gramEnd"/>
      <w:r>
        <w:rPr>
          <w:rStyle w:val="MTConvertedEquation"/>
        </w:rPr>
        <w:t xml:space="preserve"> included to allow us to describe interventions targeting different regions differently. In the default scenario it is 1 in both regions, but in other scenarios, either the value for </w:t>
      </w:r>
      <m:oMath>
        <m:r>
          <w:rPr>
            <w:rStyle w:val="MTConvertedEquation"/>
            <w:rFonts w:ascii="Cambria Math" w:hAnsi="Cambria Math"/>
          </w:rPr>
          <m:t>χ</m:t>
        </m:r>
      </m:oMath>
      <w:r>
        <w:rPr>
          <w:rStyle w:val="MTConvertedEquation"/>
        </w:rPr>
        <w:t xml:space="preserve"> in urban regions</w:t>
      </w:r>
      <w:proofErr w:type="gramStart"/>
      <w:r>
        <w:rPr>
          <w:rStyle w:val="MTConvertedEquation"/>
        </w:rPr>
        <w:t xml:space="preserve">, </w:t>
      </w:r>
      <m:oMath>
        <w:proofErr w:type="gramEnd"/>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u</m:t>
            </m:r>
          </m:sub>
        </m:sSub>
      </m:oMath>
      <w:r>
        <w:rPr>
          <w:rStyle w:val="MTConvertedEquation"/>
        </w:rPr>
        <w:t xml:space="preserve">, or the value for </w:t>
      </w:r>
      <m:oMath>
        <m:r>
          <w:rPr>
            <w:rStyle w:val="MTConvertedEquation"/>
            <w:rFonts w:ascii="Cambria Math" w:hAnsi="Cambria Math"/>
          </w:rPr>
          <m:t>χ</m:t>
        </m:r>
      </m:oMath>
      <w:r>
        <w:rPr>
          <w:rStyle w:val="MTConvertedEquation"/>
        </w:rPr>
        <w:t xml:space="preserve"> in rural regions, </w:t>
      </w:r>
      <m:oMath>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r</m:t>
            </m:r>
          </m:sub>
        </m:sSub>
      </m:oMath>
      <w:r>
        <w:rPr>
          <w:rStyle w:val="MTConvertedEquation"/>
        </w:rPr>
        <w:t xml:space="preserve">, will be less than one.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w:t>
      </w:r>
      <w:proofErr w:type="gramStart"/>
      <w:r>
        <w:rPr>
          <w:rStyle w:val="MTConvertedEquation"/>
        </w:rPr>
        <w:t>is</w:t>
      </w:r>
      <w:proofErr w:type="gramEnd"/>
      <w:r>
        <w:rPr>
          <w:rStyle w:val="MTConvertedEquation"/>
        </w:rPr>
        <w:t xml:space="preserve"> included to allow us to target different sub-populations. In the default scenario,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is 1 while the corresponding </w:t>
      </w:r>
      <w:r>
        <w:rPr>
          <w:rStyle w:val="MTConvertedEquation"/>
        </w:rPr>
        <w:lastRenderedPageBreak/>
        <w:t xml:space="preserve">parameters for the other sub-populations,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M</m:t>
            </m:r>
          </m:sub>
        </m:sSub>
        <m:r>
          <w:rPr>
            <w:rStyle w:val="MTConvertedEquation"/>
            <w:rFonts w:ascii="Cambria Math" w:hAnsi="Cambria Math"/>
          </w:rPr>
          <m:t xml:space="preserve"> </m:t>
        </m:r>
      </m:oMath>
      <w:proofErr w:type="gramStart"/>
      <w:r>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B</m:t>
            </m:r>
          </m:sub>
        </m:sSub>
      </m:oMath>
      <w:r>
        <w:rPr>
          <w:rStyle w:val="MTConvertedEquation"/>
        </w:rPr>
        <w:t xml:space="preserve">, are all 0. Again, the equations for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F</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M</m:t>
            </m:r>
          </m:sub>
        </m:sSub>
        <m:d>
          <m:dPr>
            <m:ctrlPr>
              <w:rPr>
                <w:rStyle w:val="MTConvertedEquation"/>
                <w:rFonts w:ascii="Cambria Math" w:hAnsi="Cambria Math"/>
                <w:i/>
              </w:rPr>
            </m:ctrlPr>
          </m:dPr>
          <m:e>
            <m:r>
              <w:rPr>
                <w:rStyle w:val="MTConvertedEquation"/>
                <w:rFonts w:ascii="Cambria Math" w:hAnsi="Cambria Math"/>
              </w:rPr>
              <m:t>t</m:t>
            </m:r>
          </m:e>
        </m:d>
      </m:oMath>
      <w:r>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B</m:t>
            </m:r>
          </m:sub>
        </m:sSub>
        <m:r>
          <w:rPr>
            <w:rStyle w:val="MTConvertedEquation"/>
            <w:rFonts w:ascii="Cambria Math" w:hAnsi="Cambria Math"/>
          </w:rPr>
          <m:t>(t)</m:t>
        </m:r>
      </m:oMath>
      <w:r>
        <w:rPr>
          <w:rStyle w:val="MTConvertedEquation"/>
        </w:rPr>
        <w:t xml:space="preserve"> are all the same with different subscripts. </w:t>
      </w:r>
    </w:p>
    <w:p w:rsidR="00585F9F" w:rsidRPr="00CC438C" w:rsidRDefault="00585F9F" w:rsidP="00585F9F">
      <w:pPr>
        <w:pStyle w:val="Heading3"/>
      </w:pPr>
      <w:r>
        <w:t>Force of infection equation</w:t>
      </w:r>
    </w:p>
    <w:p w:rsidR="00585F9F" w:rsidRDefault="00585F9F" w:rsidP="00585F9F">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585F9F" w:rsidRDefault="00201B4C"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Default="00201B4C"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6D15B0" w:rsidRDefault="00201B4C"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022F6E" w:rsidRDefault="00201B4C"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Default="00585F9F" w:rsidP="00585F9F">
      <w:pPr>
        <w:pStyle w:val="MTDisplayEquation"/>
        <w:rPr>
          <w:rStyle w:val="MTConvertedEquation"/>
        </w:rPr>
      </w:pPr>
      <w:r>
        <w:rPr>
          <w:rStyle w:val="MTConvertedEquation"/>
        </w:rPr>
        <w:t>This contains further parameters, as outlined below:</w:t>
      </w:r>
    </w:p>
    <w:tbl>
      <w:tblPr>
        <w:tblW w:w="0" w:type="auto"/>
        <w:tblLook w:val="04A0"/>
      </w:tblPr>
      <w:tblGrid>
        <w:gridCol w:w="2187"/>
        <w:gridCol w:w="2171"/>
        <w:gridCol w:w="2027"/>
        <w:gridCol w:w="2329"/>
      </w:tblGrid>
      <w:tr w:rsidR="00585F9F" w:rsidTr="00037D6F">
        <w:tc>
          <w:tcPr>
            <w:tcW w:w="2310" w:type="dxa"/>
            <w:vMerge w:val="restart"/>
          </w:tcPr>
          <w:p w:rsidR="00585F9F" w:rsidRDefault="00585F9F" w:rsidP="00037D6F">
            <w:r>
              <w:t>Sub-population</w:t>
            </w:r>
          </w:p>
        </w:tc>
        <w:tc>
          <w:tcPr>
            <w:tcW w:w="2310" w:type="dxa"/>
          </w:tcPr>
          <w:p w:rsidR="00585F9F" w:rsidRDefault="00201B4C"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Default="00201B4C"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Default="00585F9F" w:rsidP="00037D6F">
            <m:oMathPara>
              <m:oMath>
                <m:r>
                  <w:rPr>
                    <w:rFonts w:ascii="Cambria Math" w:hAnsi="Cambria Math"/>
                  </w:rPr>
                  <m:t>β</m:t>
                </m:r>
              </m:oMath>
            </m:oMathPara>
          </w:p>
        </w:tc>
      </w:tr>
      <w:tr w:rsidR="00585F9F" w:rsidTr="00037D6F">
        <w:tc>
          <w:tcPr>
            <w:tcW w:w="2310" w:type="dxa"/>
            <w:vMerge/>
          </w:tcPr>
          <w:p w:rsidR="00585F9F" w:rsidRDefault="00585F9F" w:rsidP="00037D6F"/>
        </w:tc>
        <w:tc>
          <w:tcPr>
            <w:tcW w:w="2310" w:type="dxa"/>
          </w:tcPr>
          <w:p w:rsidR="00585F9F" w:rsidRDefault="00585F9F" w:rsidP="00037D6F">
            <w:r>
              <w:t>Assumed baseline level of syphilis</w:t>
            </w:r>
          </w:p>
        </w:tc>
        <w:tc>
          <w:tcPr>
            <w:tcW w:w="2151" w:type="dxa"/>
          </w:tcPr>
          <w:p w:rsidR="00585F9F" w:rsidRDefault="00585F9F" w:rsidP="00037D6F">
            <w:r>
              <w:t>Infection rate</w:t>
            </w:r>
          </w:p>
        </w:tc>
        <w:tc>
          <w:tcPr>
            <w:tcW w:w="2471" w:type="dxa"/>
          </w:tcPr>
          <w:p w:rsidR="00585F9F" w:rsidRDefault="00585F9F" w:rsidP="00037D6F">
            <w:r>
              <w:t xml:space="preserve">Infection rate </w:t>
            </w:r>
            <w:r w:rsidR="00BE4175">
              <w:t xml:space="preserve">fitted </w:t>
            </w:r>
            <w:r>
              <w:t>parameter (see below)</w:t>
            </w:r>
          </w:p>
        </w:tc>
      </w:tr>
      <w:tr w:rsidR="00585F9F" w:rsidTr="00037D6F">
        <w:tc>
          <w:tcPr>
            <w:tcW w:w="2310" w:type="dxa"/>
          </w:tcPr>
          <w:p w:rsidR="00585F9F" w:rsidRDefault="00585F9F" w:rsidP="00037D6F">
            <w:r>
              <w:t>FSW</w:t>
            </w:r>
          </w:p>
        </w:tc>
        <w:tc>
          <w:tcPr>
            <w:tcW w:w="2310" w:type="dxa"/>
            <w:vAlign w:val="bottom"/>
          </w:tcPr>
          <w:p w:rsidR="00585F9F" w:rsidRPr="00416E9C" w:rsidRDefault="00585F9F" w:rsidP="00037D6F">
            <w:r w:rsidRPr="00416E9C">
              <w:t>0.0469</w:t>
            </w:r>
          </w:p>
        </w:tc>
        <w:tc>
          <w:tcPr>
            <w:tcW w:w="2151" w:type="dxa"/>
            <w:vAlign w:val="bottom"/>
          </w:tcPr>
          <w:p w:rsidR="00585F9F" w:rsidRPr="00416E9C" w:rsidRDefault="00585F9F" w:rsidP="00037D6F">
            <w:r w:rsidRPr="00416E9C">
              <w:t>0.0027</w:t>
            </w:r>
          </w:p>
        </w:tc>
        <w:tc>
          <w:tcPr>
            <w:tcW w:w="2471" w:type="dxa"/>
            <w:vAlign w:val="bottom"/>
          </w:tcPr>
          <w:p w:rsidR="00585F9F" w:rsidRPr="003245BA" w:rsidRDefault="00585F9F" w:rsidP="00037D6F">
            <w:r w:rsidRPr="003245BA">
              <w:t>-6.954</w:t>
            </w:r>
          </w:p>
        </w:tc>
      </w:tr>
      <w:tr w:rsidR="00585F9F" w:rsidTr="00037D6F">
        <w:tc>
          <w:tcPr>
            <w:tcW w:w="2310" w:type="dxa"/>
          </w:tcPr>
          <w:p w:rsidR="00585F9F" w:rsidRDefault="00585F9F" w:rsidP="00037D6F">
            <w:r>
              <w:t>General females</w:t>
            </w:r>
          </w:p>
        </w:tc>
        <w:tc>
          <w:tcPr>
            <w:tcW w:w="2310" w:type="dxa"/>
            <w:vAlign w:val="bottom"/>
          </w:tcPr>
          <w:p w:rsidR="00585F9F" w:rsidRPr="00416E9C" w:rsidRDefault="00585F9F" w:rsidP="00037D6F">
            <w:r w:rsidRPr="00416E9C">
              <w:t>0.0536</w:t>
            </w:r>
          </w:p>
        </w:tc>
        <w:tc>
          <w:tcPr>
            <w:tcW w:w="2151" w:type="dxa"/>
            <w:vAlign w:val="bottom"/>
          </w:tcPr>
          <w:p w:rsidR="00585F9F" w:rsidRPr="00416E9C" w:rsidRDefault="00585F9F" w:rsidP="00037D6F">
            <w:r w:rsidRPr="00416E9C">
              <w:t>0.0006</w:t>
            </w:r>
          </w:p>
        </w:tc>
        <w:tc>
          <w:tcPr>
            <w:tcW w:w="2471" w:type="dxa"/>
            <w:vAlign w:val="bottom"/>
          </w:tcPr>
          <w:p w:rsidR="00585F9F" w:rsidRPr="003245BA" w:rsidRDefault="00585F9F" w:rsidP="00037D6F">
            <w:r w:rsidRPr="003245BA">
              <w:t>-1.635</w:t>
            </w:r>
          </w:p>
        </w:tc>
      </w:tr>
      <w:tr w:rsidR="00585F9F" w:rsidTr="00037D6F">
        <w:tc>
          <w:tcPr>
            <w:tcW w:w="2310" w:type="dxa"/>
          </w:tcPr>
          <w:p w:rsidR="00585F9F" w:rsidRDefault="00585F9F" w:rsidP="00037D6F">
            <w:r>
              <w:t>General males</w:t>
            </w:r>
          </w:p>
        </w:tc>
        <w:tc>
          <w:tcPr>
            <w:tcW w:w="2310" w:type="dxa"/>
            <w:vAlign w:val="bottom"/>
          </w:tcPr>
          <w:p w:rsidR="00585F9F" w:rsidRPr="00416E9C" w:rsidRDefault="00585F9F" w:rsidP="00037D6F">
            <w:r w:rsidRPr="00416E9C">
              <w:t>0.0603</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500</w:t>
            </w:r>
          </w:p>
        </w:tc>
      </w:tr>
      <w:tr w:rsidR="00585F9F" w:rsidTr="00037D6F">
        <w:tc>
          <w:tcPr>
            <w:tcW w:w="2310" w:type="dxa"/>
          </w:tcPr>
          <w:p w:rsidR="00585F9F" w:rsidRDefault="00585F9F" w:rsidP="00037D6F">
            <w:r>
              <w:t>MSMW</w:t>
            </w:r>
          </w:p>
        </w:tc>
        <w:tc>
          <w:tcPr>
            <w:tcW w:w="2310" w:type="dxa"/>
            <w:vAlign w:val="bottom"/>
          </w:tcPr>
          <w:p w:rsidR="00585F9F" w:rsidRPr="00416E9C" w:rsidRDefault="00585F9F" w:rsidP="00037D6F">
            <w:r w:rsidRPr="00416E9C">
              <w:t>0.2144</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171</w:t>
            </w:r>
          </w:p>
        </w:tc>
      </w:tr>
    </w:tbl>
    <w:p w:rsidR="00585F9F" w:rsidRPr="006D15B0" w:rsidRDefault="00585F9F" w:rsidP="00585F9F"/>
    <w:tbl>
      <w:tblPr>
        <w:tblW w:w="0" w:type="auto"/>
        <w:tblInd w:w="959" w:type="dxa"/>
        <w:tblLook w:val="04A0"/>
      </w:tblPr>
      <w:tblGrid>
        <w:gridCol w:w="1316"/>
        <w:gridCol w:w="3356"/>
        <w:gridCol w:w="1589"/>
        <w:gridCol w:w="1494"/>
      </w:tblGrid>
      <w:tr w:rsidR="00585F9F" w:rsidTr="00037D6F">
        <w:tc>
          <w:tcPr>
            <w:tcW w:w="1316" w:type="dxa"/>
          </w:tcPr>
          <w:p w:rsidR="00585F9F" w:rsidRDefault="00201B4C"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Default="00585F9F" w:rsidP="00037D6F">
            <w:r>
              <w:t>Weight placed on level of infection in general females</w:t>
            </w:r>
          </w:p>
        </w:tc>
        <w:tc>
          <w:tcPr>
            <w:tcW w:w="1589" w:type="dxa"/>
          </w:tcPr>
          <w:p w:rsidR="00585F9F" w:rsidRDefault="00585F9F" w:rsidP="00037D6F">
            <w:r>
              <w:t>0.62</w:t>
            </w:r>
          </w:p>
        </w:tc>
        <w:tc>
          <w:tcPr>
            <w:tcW w:w="1494" w:type="dxa"/>
          </w:tcPr>
          <w:p w:rsidR="00585F9F" w:rsidRDefault="00201B4C"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r w:rsidR="00585F9F" w:rsidTr="00037D6F">
        <w:tc>
          <w:tcPr>
            <w:tcW w:w="1316" w:type="dxa"/>
          </w:tcPr>
          <w:p w:rsidR="00585F9F" w:rsidRDefault="00201B4C"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Default="00585F9F" w:rsidP="00037D6F">
            <w:r>
              <w:t>Weight placed on level of infection in general males</w:t>
            </w:r>
          </w:p>
        </w:tc>
        <w:tc>
          <w:tcPr>
            <w:tcW w:w="1589" w:type="dxa"/>
          </w:tcPr>
          <w:p w:rsidR="00585F9F" w:rsidRDefault="00585F9F" w:rsidP="00037D6F">
            <w:r>
              <w:t>0.96</w:t>
            </w:r>
          </w:p>
        </w:tc>
        <w:tc>
          <w:tcPr>
            <w:tcW w:w="1494" w:type="dxa"/>
          </w:tcPr>
          <w:p w:rsidR="00585F9F" w:rsidRDefault="00201B4C"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bl>
    <w:p w:rsidR="00585F9F" w:rsidRDefault="00585F9F" w:rsidP="00585F9F">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585F9F" w:rsidRDefault="00585F9F" w:rsidP="00585F9F">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ral males and MSMW are assumed to contribute equally to each female’s probability of infection. </w:t>
      </w:r>
    </w:p>
    <w:p w:rsidR="00585F9F" w:rsidRDefault="00585F9F" w:rsidP="00585F9F"/>
    <w:p w:rsidR="00585F9F" w:rsidRDefault="00585F9F" w:rsidP="00585F9F">
      <w:pPr>
        <w:pStyle w:val="Heading3"/>
        <w:rPr>
          <w:rFonts w:eastAsiaTheme="minorEastAsia"/>
        </w:rPr>
      </w:pPr>
      <w:r>
        <w:rPr>
          <w:rFonts w:eastAsiaTheme="minorEastAsia"/>
        </w:rPr>
        <w:lastRenderedPageBreak/>
        <w:t>Calibration parameters</w:t>
      </w:r>
    </w:p>
    <w:p w:rsidR="00585F9F" w:rsidRDefault="00585F9F" w:rsidP="00585F9F">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w:t>
      </w:r>
      <w:r w:rsidR="00BE4175">
        <w:rPr>
          <w:rFonts w:asciiTheme="majorHAnsi" w:hAnsiTheme="majorHAnsi" w:cstheme="majorBidi"/>
        </w:rPr>
        <w:t>fitted</w:t>
      </w:r>
      <w:r>
        <w:rPr>
          <w:rFonts w:asciiTheme="majorHAnsi" w:hAnsiTheme="majorHAnsi" w:cstheme="majorBidi"/>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585F9F" w:rsidRDefault="00201B4C"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Default="00585F9F" w:rsidP="00585F9F">
      <w:proofErr w:type="gramStart"/>
      <w:r>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585F9F" w:rsidRDefault="00585F9F" w:rsidP="00585F9F">
      <w:pPr>
        <w:pStyle w:val="Heading2"/>
        <w:rPr>
          <w:rFonts w:eastAsiaTheme="minorEastAsia"/>
        </w:rPr>
      </w:pPr>
      <w:commentRangeStart w:id="16"/>
      <w:commentRangeStart w:id="17"/>
      <w:r>
        <w:rPr>
          <w:rFonts w:eastAsiaTheme="minorEastAsia"/>
        </w:rPr>
        <w:t>Results</w:t>
      </w:r>
      <w:commentRangeEnd w:id="16"/>
      <w:commentRangeEnd w:id="17"/>
      <w:r>
        <w:rPr>
          <w:rStyle w:val="CommentReference"/>
          <w:rFonts w:asciiTheme="minorHAnsi" w:eastAsiaTheme="minorHAnsi" w:hAnsiTheme="minorHAnsi" w:cstheme="minorBidi"/>
          <w:b w:val="0"/>
          <w:bCs w:val="0"/>
          <w:color w:val="auto"/>
        </w:rPr>
        <w:commentReference w:id="16"/>
      </w:r>
      <w:r>
        <w:rPr>
          <w:rStyle w:val="CommentReference"/>
          <w:rFonts w:asciiTheme="minorHAnsi" w:eastAsiaTheme="minorHAnsi" w:hAnsiTheme="minorHAnsi" w:cstheme="minorBidi"/>
          <w:b w:val="0"/>
          <w:bCs w:val="0"/>
          <w:color w:val="auto"/>
        </w:rPr>
        <w:commentReference w:id="17"/>
      </w:r>
    </w:p>
    <w:p w:rsidR="00585F9F" w:rsidRPr="00F106F1" w:rsidRDefault="00585F9F" w:rsidP="00585F9F">
      <w:pPr>
        <w:pStyle w:val="Heading3"/>
      </w:pPr>
      <w:r>
        <w:t>Typical scenario</w:t>
      </w:r>
    </w:p>
    <w:p w:rsidR="00585F9F" w:rsidRDefault="00585F9F" w:rsidP="00585F9F">
      <w:r>
        <w:t xml:space="preserve">A full description of the results is provided in the Appendix. With </w:t>
      </w:r>
      <w:proofErr w:type="gramStart"/>
      <w:r>
        <w:t>a coverage</w:t>
      </w:r>
      <w:proofErr w:type="gramEnd"/>
      <w:r>
        <w:t xml:space="preserve"> of 75% for all FSW in PNG and one PPT per person per year on average, and with no coverage for general females, males or MSMW, there is a 39.87% fall in STI prevalence</w:t>
      </w:r>
      <w:r w:rsidRPr="002F16BF">
        <w:t xml:space="preserve"> </w:t>
      </w:r>
      <w:r>
        <w:t xml:space="preserve">over 10 years, compared to the equilibrium prevalence. There is an 18.69% fall after 3 years. This causes a fall of 23.89% in nationwide HIV incidence relative to the forecast with no intervention. </w:t>
      </w:r>
    </w:p>
    <w:tbl>
      <w:tblPr>
        <w:tblW w:w="0" w:type="auto"/>
        <w:tblLook w:val="04A0"/>
      </w:tblPr>
      <w:tblGrid>
        <w:gridCol w:w="2187"/>
        <w:gridCol w:w="2175"/>
        <w:gridCol w:w="2176"/>
        <w:gridCol w:w="2176"/>
      </w:tblGrid>
      <w:tr w:rsidR="00585F9F" w:rsidTr="00037D6F">
        <w:tc>
          <w:tcPr>
            <w:tcW w:w="2310" w:type="dxa"/>
          </w:tcPr>
          <w:p w:rsidR="00585F9F" w:rsidRDefault="00585F9F" w:rsidP="00037D6F">
            <w:r>
              <w:t>Scenario</w:t>
            </w:r>
          </w:p>
        </w:tc>
        <w:tc>
          <w:tcPr>
            <w:tcW w:w="2310" w:type="dxa"/>
          </w:tcPr>
          <w:p w:rsidR="00585F9F" w:rsidRDefault="00585F9F" w:rsidP="00037D6F">
            <w:r>
              <w:t>Percentage drop in syphilis prevalence after 3 years</w:t>
            </w:r>
          </w:p>
        </w:tc>
        <w:tc>
          <w:tcPr>
            <w:tcW w:w="2311" w:type="dxa"/>
          </w:tcPr>
          <w:p w:rsidR="00585F9F" w:rsidRDefault="00585F9F" w:rsidP="00037D6F">
            <w:r>
              <w:t>Percentage drop in syphilis prevalence after 10 years</w:t>
            </w:r>
          </w:p>
        </w:tc>
        <w:tc>
          <w:tcPr>
            <w:tcW w:w="2311" w:type="dxa"/>
          </w:tcPr>
          <w:p w:rsidR="00585F9F" w:rsidRDefault="00585F9F" w:rsidP="00037D6F">
            <w:r>
              <w:t>Percentage drop in HIV incidence after 10 years</w:t>
            </w:r>
          </w:p>
        </w:tc>
      </w:tr>
      <w:tr w:rsidR="00585F9F" w:rsidTr="00037D6F">
        <w:tc>
          <w:tcPr>
            <w:tcW w:w="2310" w:type="dxa"/>
            <w:vAlign w:val="bottom"/>
          </w:tcPr>
          <w:p w:rsidR="00585F9F" w:rsidRDefault="00585F9F" w:rsidP="00037D6F">
            <w:pPr>
              <w:rPr>
                <w:rFonts w:ascii="Calibri" w:hAnsi="Calibri" w:cs="Calibri"/>
                <w:color w:val="000000"/>
              </w:rPr>
            </w:pPr>
            <w:r>
              <w:rPr>
                <w:rFonts w:ascii="Calibri" w:hAnsi="Calibri" w:cs="Calibri"/>
                <w:color w:val="000000"/>
              </w:rPr>
              <w:t>Default intervention</w:t>
            </w:r>
          </w:p>
        </w:tc>
        <w:tc>
          <w:tcPr>
            <w:tcW w:w="2310" w:type="dxa"/>
            <w:vAlign w:val="bottom"/>
          </w:tcPr>
          <w:p w:rsidR="00585F9F" w:rsidRDefault="00585F9F" w:rsidP="00037D6F">
            <w:pPr>
              <w:jc w:val="right"/>
              <w:rPr>
                <w:rFonts w:ascii="Calibri" w:hAnsi="Calibri" w:cs="Calibri"/>
                <w:color w:val="000000"/>
              </w:rPr>
            </w:pPr>
            <w:r>
              <w:rPr>
                <w:rFonts w:ascii="Calibri" w:hAnsi="Calibri" w:cs="Calibri"/>
                <w:color w:val="000000"/>
              </w:rPr>
              <w:t>18.69%</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39.87%</w:t>
            </w:r>
          </w:p>
        </w:tc>
        <w:tc>
          <w:tcPr>
            <w:tcW w:w="2311" w:type="dxa"/>
            <w:vAlign w:val="bottom"/>
          </w:tcPr>
          <w:p w:rsidR="00585F9F" w:rsidRDefault="00585F9F" w:rsidP="00037D6F">
            <w:pPr>
              <w:jc w:val="right"/>
              <w:rPr>
                <w:rFonts w:ascii="Calibri" w:hAnsi="Calibri" w:cs="Calibri"/>
                <w:color w:val="000000"/>
              </w:rPr>
            </w:pPr>
            <w:r>
              <w:rPr>
                <w:rFonts w:ascii="Calibri" w:hAnsi="Calibri" w:cs="Calibri"/>
                <w:color w:val="000000"/>
              </w:rPr>
              <w:t>23.89%</w:t>
            </w:r>
          </w:p>
        </w:tc>
      </w:tr>
    </w:tbl>
    <w:p w:rsidR="00585F9F" w:rsidRPr="008618C6" w:rsidRDefault="00585F9F" w:rsidP="00585F9F">
      <w:commentRangeStart w:id="18"/>
      <w:commentRangeStart w:id="19"/>
      <w:r>
        <w:rPr>
          <w:noProof/>
          <w:color w:val="FF0000"/>
          <w:lang w:eastAsia="en-AU"/>
        </w:rPr>
        <w:lastRenderedPageBreak/>
        <w:drawing>
          <wp:anchor distT="0" distB="0" distL="114300" distR="114300" simplePos="0" relativeHeight="251661312" behindDoc="0" locked="0" layoutInCell="1" allowOverlap="1">
            <wp:simplePos x="0" y="0"/>
            <wp:positionH relativeFrom="column">
              <wp:posOffset>2731135</wp:posOffset>
            </wp:positionH>
            <wp:positionV relativeFrom="paragraph">
              <wp:posOffset>308610</wp:posOffset>
            </wp:positionV>
            <wp:extent cx="3609340" cy="2612390"/>
            <wp:effectExtent l="19050" t="0" r="0" b="0"/>
            <wp:wrapTopAndBottom/>
            <wp:docPr id="12" name="Picture 84" descr="T:\Crock\SmallModel\Figure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Crock\SmallModel\Figures\temp.png"/>
                    <pic:cNvPicPr>
                      <a:picLocks noChangeAspect="1" noChangeArrowheads="1"/>
                    </pic:cNvPicPr>
                  </pic:nvPicPr>
                  <pic:blipFill>
                    <a:blip r:embed="rId7" cstate="print"/>
                    <a:srcRect t="38398" r="68117" b="30663"/>
                    <a:stretch>
                      <a:fillRect/>
                    </a:stretch>
                  </pic:blipFill>
                  <pic:spPr bwMode="auto">
                    <a:xfrm>
                      <a:off x="0" y="0"/>
                      <a:ext cx="3609340" cy="2612390"/>
                    </a:xfrm>
                    <a:prstGeom prst="rect">
                      <a:avLst/>
                    </a:prstGeom>
                    <a:noFill/>
                    <a:ln w="9525">
                      <a:noFill/>
                      <a:miter lim="800000"/>
                      <a:headEnd/>
                      <a:tailEnd/>
                    </a:ln>
                  </pic:spPr>
                </pic:pic>
              </a:graphicData>
            </a:graphic>
          </wp:anchor>
        </w:drawing>
      </w:r>
      <w:commentRangeStart w:id="20"/>
      <w:r>
        <w:rPr>
          <w:noProof/>
          <w:color w:val="FF0000"/>
          <w:lang w:eastAsia="en-AU"/>
        </w:rPr>
        <w:drawing>
          <wp:anchor distT="0" distB="0" distL="114300" distR="114300" simplePos="0" relativeHeight="251660288" behindDoc="0" locked="0" layoutInCell="1" allowOverlap="1">
            <wp:simplePos x="0" y="0"/>
            <wp:positionH relativeFrom="column">
              <wp:posOffset>-895350</wp:posOffset>
            </wp:positionH>
            <wp:positionV relativeFrom="paragraph">
              <wp:posOffset>65916</wp:posOffset>
            </wp:positionV>
            <wp:extent cx="3626675" cy="3075709"/>
            <wp:effectExtent l="19050" t="0" r="0" b="0"/>
            <wp:wrapTopAndBottom/>
            <wp:docPr id="13" name="Picture 83" descr="T:\Crock\SmallModel\Figures\Overall STI preval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Crock\SmallModel\Figures\Overall STI prevalences.png"/>
                    <pic:cNvPicPr>
                      <a:picLocks noChangeAspect="1" noChangeArrowheads="1"/>
                    </pic:cNvPicPr>
                  </pic:nvPicPr>
                  <pic:blipFill>
                    <a:blip r:embed="rId8" cstate="print"/>
                    <a:srcRect/>
                    <a:stretch>
                      <a:fillRect/>
                    </a:stretch>
                  </pic:blipFill>
                  <pic:spPr bwMode="auto">
                    <a:xfrm>
                      <a:off x="0" y="0"/>
                      <a:ext cx="3626675" cy="3075709"/>
                    </a:xfrm>
                    <a:prstGeom prst="rect">
                      <a:avLst/>
                    </a:prstGeom>
                    <a:noFill/>
                    <a:ln w="9525">
                      <a:noFill/>
                      <a:miter lim="800000"/>
                      <a:headEnd/>
                      <a:tailEnd/>
                    </a:ln>
                  </pic:spPr>
                </pic:pic>
              </a:graphicData>
            </a:graphic>
          </wp:anchor>
        </w:drawing>
      </w:r>
      <w:commentRangeEnd w:id="20"/>
      <w:r>
        <w:rPr>
          <w:rStyle w:val="CommentReference"/>
        </w:rPr>
        <w:commentReference w:id="20"/>
      </w:r>
      <w:r>
        <w:rPr>
          <w:color w:val="FF0000"/>
        </w:rPr>
        <w:t xml:space="preserve"> </w:t>
      </w:r>
      <w:r w:rsidRPr="008618C6">
        <w:t xml:space="preserve">The </w:t>
      </w:r>
      <w:r>
        <w:t xml:space="preserve">plot on the left shows overall STIs falling dramatically with this intervention, compared to the non-equilibrium case. </w:t>
      </w:r>
      <w:commentRangeEnd w:id="18"/>
      <w:r>
        <w:rPr>
          <w:rStyle w:val="CommentReference"/>
        </w:rPr>
        <w:commentReference w:id="18"/>
      </w:r>
      <w:commentRangeEnd w:id="19"/>
      <w:r>
        <w:rPr>
          <w:rStyle w:val="CommentReference"/>
        </w:rPr>
        <w:commentReference w:id="19"/>
      </w:r>
      <w:r>
        <w:t xml:space="preserve">The plot on the right shows HIV </w:t>
      </w:r>
      <w:proofErr w:type="gramStart"/>
      <w:r>
        <w:t xml:space="preserve">incidence </w:t>
      </w:r>
      <w:r w:rsidRPr="008618C6">
        <w:t xml:space="preserve"> </w:t>
      </w:r>
      <w:r>
        <w:t>falling</w:t>
      </w:r>
      <w:proofErr w:type="gramEnd"/>
      <w:r>
        <w:t xml:space="preserve"> significantly.</w:t>
      </w:r>
    </w:p>
    <w:p w:rsidR="00585F9F" w:rsidRDefault="00585F9F" w:rsidP="00585F9F">
      <w:r>
        <w:t>Separating by sub-population and region we have the following STI prevalences:</w:t>
      </w:r>
    </w:p>
    <w:p w:rsidR="00585F9F" w:rsidRDefault="00585F9F" w:rsidP="00585F9F">
      <w:r w:rsidRPr="00F106F1">
        <w:lastRenderedPageBreak/>
        <w:t xml:space="preserve"> </w:t>
      </w:r>
      <w:commentRangeStart w:id="21"/>
      <w:r w:rsidRPr="000252B7">
        <w:rPr>
          <w:noProof/>
          <w:lang w:eastAsia="en-AU"/>
        </w:rPr>
        <w:drawing>
          <wp:inline distT="0" distB="0" distL="0" distR="0">
            <wp:extent cx="5657355" cy="4797578"/>
            <wp:effectExtent l="19050" t="0" r="49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Crock\SmallModel\Figures\by pop.png"/>
                    <pic:cNvPicPr>
                      <a:picLocks noChangeAspect="1" noChangeArrowheads="1"/>
                    </pic:cNvPicPr>
                  </pic:nvPicPr>
                  <pic:blipFill>
                    <a:blip r:embed="rId9" cstate="print"/>
                    <a:srcRect/>
                    <a:stretch>
                      <a:fillRect/>
                    </a:stretch>
                  </pic:blipFill>
                  <pic:spPr bwMode="auto">
                    <a:xfrm>
                      <a:off x="0" y="0"/>
                      <a:ext cx="5664325" cy="4803488"/>
                    </a:xfrm>
                    <a:prstGeom prst="rect">
                      <a:avLst/>
                    </a:prstGeom>
                    <a:noFill/>
                    <a:ln w="9525">
                      <a:noFill/>
                      <a:miter lim="800000"/>
                      <a:headEnd/>
                      <a:tailEnd/>
                    </a:ln>
                  </pic:spPr>
                </pic:pic>
              </a:graphicData>
            </a:graphic>
          </wp:inline>
        </w:drawing>
      </w:r>
      <w:commentRangeEnd w:id="21"/>
      <w:r>
        <w:rPr>
          <w:rStyle w:val="CommentReference"/>
        </w:rPr>
        <w:commentReference w:id="21"/>
      </w:r>
    </w:p>
    <w:p w:rsidR="00585F9F" w:rsidRDefault="00585F9F" w:rsidP="00585F9F">
      <w:pPr>
        <w:pStyle w:val="Heading2"/>
      </w:pPr>
      <w:r>
        <w:t>Intervention variants</w:t>
      </w:r>
    </w:p>
    <w:p w:rsidR="00585F9F" w:rsidRDefault="00585F9F" w:rsidP="00585F9F">
      <w:pPr>
        <w:pStyle w:val="Heading3"/>
      </w:pPr>
      <w:r>
        <w:t>Choice of sub-population</w:t>
      </w:r>
    </w:p>
    <w:p w:rsidR="00585F9F" w:rsidRDefault="00585F9F" w:rsidP="00585F9F">
      <w:r>
        <w:t xml:space="preserve">Providing PPT to general males and females at the same level as to FSW provides a large impact, but this is because there are far more general males and females than FSW. Providing the same number of total treatment doses but distributing these across the whole population results in almost no benefit (0.95% reduction in ulcerating STIs, 0.47% reduction in HIV). Providing PPT to MSMW at the same level as to FSW provides little additional benefit (2% further decrease in ulcerating STIs). </w:t>
      </w:r>
    </w:p>
    <w:p w:rsidR="00585F9F" w:rsidRDefault="00585F9F" w:rsidP="00585F9F">
      <w:pPr>
        <w:pStyle w:val="Heading3"/>
        <w:rPr>
          <w:rFonts w:eastAsiaTheme="minorEastAsia"/>
        </w:rPr>
      </w:pPr>
      <w:r>
        <w:rPr>
          <w:rFonts w:eastAsiaTheme="minorEastAsia"/>
        </w:rPr>
        <w:t>Varying coverage and number of visits</w:t>
      </w:r>
    </w:p>
    <w:p w:rsidR="00585F9F" w:rsidRPr="00416E9C" w:rsidRDefault="00585F9F" w:rsidP="00585F9F">
      <w:r>
        <w:t>I will add information here.</w:t>
      </w:r>
    </w:p>
    <w:p w:rsidR="00585F9F" w:rsidRDefault="00585F9F" w:rsidP="00585F9F">
      <w:pPr>
        <w:pStyle w:val="Heading3"/>
        <w:rPr>
          <w:rFonts w:eastAsiaTheme="minorEastAsia"/>
        </w:rPr>
      </w:pPr>
    </w:p>
    <w:p w:rsidR="00585F9F" w:rsidRDefault="00585F9F" w:rsidP="00585F9F">
      <w:pPr>
        <w:pStyle w:val="Heading3"/>
        <w:rPr>
          <w:rFonts w:eastAsiaTheme="minorEastAsia"/>
        </w:rPr>
      </w:pPr>
      <w:r>
        <w:rPr>
          <w:rFonts w:eastAsiaTheme="minorEastAsia"/>
        </w:rPr>
        <w:br w:type="page"/>
      </w:r>
    </w:p>
    <w:p w:rsidR="00585F9F" w:rsidRDefault="00585F9F" w:rsidP="00585F9F">
      <w:pPr>
        <w:rPr>
          <w:rFonts w:asciiTheme="majorHAnsi" w:hAnsiTheme="majorHAnsi" w:cstheme="majorBidi"/>
          <w:b/>
          <w:bCs/>
          <w:color w:val="4F81BD" w:themeColor="accent1"/>
          <w:sz w:val="26"/>
          <w:szCs w:val="26"/>
        </w:rPr>
      </w:pPr>
    </w:p>
    <w:p w:rsidR="00585F9F" w:rsidRDefault="00585F9F" w:rsidP="00585F9F">
      <w:pPr>
        <w:pStyle w:val="Heading2"/>
        <w:rPr>
          <w:rFonts w:eastAsiaTheme="minorEastAsia"/>
        </w:rPr>
      </w:pPr>
      <w:r>
        <w:rPr>
          <w:rFonts w:eastAsiaTheme="minorEastAsia"/>
        </w:rPr>
        <w:t>Appendix</w:t>
      </w:r>
    </w:p>
    <w:p w:rsidR="00585F9F" w:rsidRPr="002A0318" w:rsidRDefault="00585F9F" w:rsidP="00585F9F"/>
    <w:p w:rsidR="00585F9F" w:rsidRDefault="00585F9F" w:rsidP="00585F9F">
      <w:pPr>
        <w:pStyle w:val="Heading3"/>
      </w:pPr>
      <w:r>
        <w:t>Diagram showing the possible state changes in the model</w:t>
      </w:r>
    </w:p>
    <w:p w:rsidR="00585F9F" w:rsidRDefault="00201B4C" w:rsidP="00585F9F">
      <w:pPr>
        <w:rPr>
          <w:rStyle w:val="MTConvertedEquation"/>
        </w:rPr>
      </w:pPr>
      <w:r>
        <w:rPr>
          <w:noProof/>
        </w:rPr>
        <w:lastRenderedPageBreak/>
        <w:pict>
          <v:group id="Group 54" o:spid="_x0000_s1026" style="position:absolute;margin-left:-20.4pt;margin-top:17.25pt;width:495.2pt;height:400.65pt;z-index:251658240" coordorigin="1032,2216" coordsize="9904,8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">
            <v:shapetype id="_x0000_t202" coordsize="21600,21600" o:spt="202" path="m,l,21600r21600,l21600,xe">
              <v:stroke joinstyle="miter"/>
              <v:path gradientshapeok="t" o:connecttype="rect"/>
            </v:shapetype>
            <v:shape id="Text Box 37" o:spid="_x0000_s1027" type="#_x0000_t202" style="position:absolute;left:1032;top:2216;width:9904;height:801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AQMEA&#10;AADaAAAADwAAAGRycy9kb3ducmV2LnhtbERPu2rDMBTdA/0HcQvZYrkZQnAsm9AmtEMDrV1oxot1&#10;/aDWlbHk2P37aCh0PJx3mi+mFzcaXWdZwVMUgyCurO64UfBVnjd7EM4ja+wtk4JfcpBnD6sUE21n&#10;/qRb4RsRQtglqKD1fkikdFVLBl1kB+LA1XY06AMcG6lHnEO46eU2jnfSYMehocWBnluqforJKLh8&#10;+O9TM9G1L97Pr+XlpZ7mSiq1flyOBxCeFv8v/nO/aQVha7gSboDM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AEDBAAAA2gAAAA8AAAAAAAAAAAAAAAAAmAIAAGRycy9kb3du&#10;cmV2LnhtbFBLBQYAAAAABAAEAPUAAACGAwAAAAA=&#10;" filled="f">
              <v:textbox>
                <w:txbxContent>
                  <w:p w:rsidR="00DF6C97" w:rsidRDefault="00DF6C97" w:rsidP="00585F9F">
                    <w:proofErr w:type="gramStart"/>
                    <w:r>
                      <w:t>Diagram 1: The possible states, and possible movements between states over a single period, in our model.</w:t>
                    </w:r>
                    <w:proofErr w:type="gramEnd"/>
                    <w:r>
                      <w:t xml:space="preserve"> </w:t>
                    </w:r>
                  </w:p>
                </w:txbxContent>
              </v:textbox>
            </v:shape>
            <v:roundrect id="AutoShape 38" o:spid="_x0000_s1028" style="position:absolute;left:3919;top:2317;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0GsIA&#10;AADaAAAADwAAAGRycy9kb3ducmV2LnhtbESPT4vCMBTE7wt+h/AEb2u6Cq52G0UFpR5XPay3R/P6&#10;h21eShNt/fZGEDwOM/MbJln1phY3al1lWcHXOAJBnFldcaHgfNp9zkE4j6yxtkwK7uRgtRx8JBhr&#10;2/Ev3Y6+EAHCLkYFpfdNLKXLSjLoxrYhDl5uW4M+yLaQusUuwE0tJ1E0kwYrDgslNrQtKfs/Xo2C&#10;WXFJ5XTD33/mnl6mh/06jxadUqNhv/4B4an37/CrnWoFC3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7QawgAAANoAAAAPAAAAAAAAAAAAAAAAAJgCAABkcnMvZG93&#10;bnJldi54bWxQSwUGAAAAAAQABAD1AAAAhwMAAAAA&#10;" filled="f" fillcolor="white [3212]" strokecolor="black [3213]">
              <v:textbox>
                <w:txbxContent>
                  <w:p w:rsidR="00DF6C97" w:rsidRPr="00F657AE" w:rsidRDefault="00DF6C97" w:rsidP="00585F9F">
                    <w:pPr>
                      <w:jc w:val="center"/>
                      <w:rPr>
                        <w:sz w:val="28"/>
                      </w:rPr>
                    </w:pPr>
                    <w:r w:rsidRPr="00F657AE">
                      <w:rPr>
                        <w:sz w:val="28"/>
                      </w:rPr>
                      <w:t>Susceptible</w:t>
                    </w:r>
                  </w:p>
                </w:txbxContent>
              </v:textbox>
            </v:roundrect>
            <v:shapetype id="_x0000_t32" coordsize="21600,21600" o:spt="32" o:oned="t" path="m,l21600,21600e" filled="f">
              <v:path arrowok="t" fillok="f" o:connecttype="none"/>
              <o:lock v:ext="edit" shapetype="t"/>
            </v:shapetype>
            <v:shape id="AutoShape 39" o:spid="_x0000_s1029" type="#_x0000_t32" style="position:absolute;left:4755;top:3642;width:0;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roundrect id="AutoShape 40" o:spid="_x0000_s1030" style="position:absolute;left:3919;top:5463;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FZMIA&#10;AADbAAAADwAAAGRycy9kb3ducmV2LnhtbERPS2vCQBC+F/wPywi91U0qWI3ZBFtoSY9VD3obsmMS&#10;zM6G7DaPf98tFHqbj+85aT6ZVgzUu8aygngVgSAurW64UnA+vT9tQTiPrLG1TApmcpBni4cUE21H&#10;/qLh6CsRQtglqKD2vkukdGVNBt3KdsSBu9neoA+wr6TucQzhppXPUbSRBhsODTV29FZTeT9+GwWb&#10;6lrI9Su/XMxcXNefH4dbtBuVelxOhz0IT5P/F/+5Cx3mx/D7Szh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oVkwgAAANsAAAAPAAAAAAAAAAAAAAAAAJgCAABkcnMvZG93&#10;bnJldi54bWxQSwUGAAAAAAQABAD1AAAAhwMAAAAA&#10;" filled="f" fillcolor="white [3212]" strokecolor="black [3213]">
              <v:textbox>
                <w:txbxContent>
                  <w:p w:rsidR="00DF6C97" w:rsidRPr="00F657AE" w:rsidRDefault="00DF6C97" w:rsidP="00585F9F">
                    <w:pPr>
                      <w:jc w:val="center"/>
                      <w:rPr>
                        <w:sz w:val="28"/>
                      </w:rPr>
                    </w:pPr>
                    <w:r>
                      <w:rPr>
                        <w:sz w:val="28"/>
                      </w:rPr>
                      <w:t>Infected</w:t>
                    </w:r>
                  </w:p>
                </w:txbxContent>
              </v:textbox>
            </v:roundrect>
            <v:shape id="Arc 41" o:spid="_x0000_s1031" style="position:absolute;left:3019;top:6124;width:900;height:2598;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DS78A&#10;AADbAAAADwAAAGRycy9kb3ducmV2LnhtbERPS4vCMBC+C/sfwizsRdZUwbLURlkEYU8tvu5DM22K&#10;zaQ0Wa3/3giCt/n4npNvRtuJKw2+daxgPktAEFdOt9woOB133z8gfEDW2DkmBXfysFl/THLMtLvx&#10;nq6H0IgYwj5DBSaEPpPSV4Ys+pnriSNXu8FiiHBopB7wFsNtJxdJkkqLLccGgz1tDVWXw79VIPdF&#10;WU7T5fZ+LmVq6rSoEiyU+vocf1cgAo3hLX65/3Scv4DnL/EA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6kNLvwAAANsAAAAPAAAAAAAAAAAAAAAAAJgCAABkcnMvZG93bnJl&#10;di54bWxQSwUGAAAAAAQABAD1AAAAhAM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Arc 42" o:spid="_x0000_s1032" style="position:absolute;left:2220;top:3044;width:1699;height:5663;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bm0MEA&#10;AADbAAAADwAAAGRycy9kb3ducmV2LnhtbERPTWvCQBC9F/wPywi9FLNpS4PErCKC4ClBW+9DdswG&#10;s7MhuzXJv+8WCr3N431OsZtsJx40+NaxgtckBUFcO91yo+Dr87hag/ABWWPnmBTM5GG3XTwVmGs3&#10;8pkel9CIGMI+RwUmhD6X0teGLPrE9cSRu7nBYohwaKQecIzhtpNvaZpJiy3HBoM9HQzV98u3VSDP&#10;ZVW9ZB+H+VrJzNyysk6xVOp5Oe03IAJN4V/85z7pOP8d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m5tD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5663;0,2832" o:connectangles="0,0,0"/>
            </v:shape>
            <v:roundrect id="AutoShape 43" o:spid="_x0000_s1033" style="position:absolute;left:3919;top:7894;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m/MAA&#10;AADbAAAADwAAAGRycy9kb3ducmV2LnhtbERPS4vCMBC+C/6HMII3TdVF3a5RVFDq0cdhvQ3N2JZt&#10;JqWJtv77jSB4m4/vOYtVa0rxoNoVlhWMhhEI4tTqgjMFl/NuMAfhPLLG0jIpeJKD1bLbWWCsbcNH&#10;epx8JkIIuxgV5N5XsZQuzcmgG9qKOHA3Wxv0AdaZ1DU2IdyUchxFU2mw4NCQY0XbnNK/090omGbX&#10;RE42PPs1z+Q6OezXt+i7Uarfa9c/IDy1/iN+uxMd5n/B65dw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Um/MAAAADbAAAADwAAAAAAAAAAAAAAAACYAgAAZHJzL2Rvd25y&#10;ZXYueG1sUEsFBgAAAAAEAAQA9QAAAIUDAAAAAA==&#10;" filled="f" fillcolor="white [3212]" strokecolor="black [3213]">
              <v:textbox>
                <w:txbxContent>
                  <w:p w:rsidR="00DF6C97" w:rsidRPr="00F657AE" w:rsidRDefault="00DF6C97" w:rsidP="00585F9F">
                    <w:pPr>
                      <w:jc w:val="center"/>
                      <w:rPr>
                        <w:sz w:val="28"/>
                      </w:rPr>
                    </w:pPr>
                    <w:r>
                      <w:rPr>
                        <w:sz w:val="28"/>
                      </w:rPr>
                      <w:t>Resistant</w:t>
                    </w:r>
                  </w:p>
                </w:txbxContent>
              </v:textbox>
            </v:roundrect>
            <v:shape id="Arc 44" o:spid="_x0000_s1034" style="position:absolute;left:7051;top:2692;width:1709;height:6015;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I+8AA&#10;AADbAAAADwAAAGRycy9kb3ducmV2LnhtbERPS2vCQBC+C/0PyxR6M5sGUiTNKlIQPFofmOOYnWaD&#10;2dmQXWP8991Cwdt8fM8pV5PtxEiDbx0reE9SEMS10y03Co6HzXwBwgdkjZ1jUvAgD6vly6zEQrs7&#10;f9O4D42IIewLVGBC6AspfW3Iok9cTxy5HzdYDBEOjdQD3mO47WSWph/SYsuxwWBPX4bq6/5mFeTn&#10;6nGgMTtdprxycodVqjOn1NvrtP4EEWgKT/G/e6vj/Bz+fo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SI+8AAAADbAAAADwAAAAAAAAAAAAAAAACYAgAAZHJzL2Rvd25y&#10;ZXYueG1sUEsFBgAAAAAEAAQA9QAAAIUDA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6015;0,3008" o:connectangles="0,0,0"/>
            </v:shape>
            <v:shape id="AutoShape 45" o:spid="_x0000_s1035" type="#_x0000_t32" style="position:absolute;left:6180;top:3642;width:0;height:18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 Box 46" o:spid="_x0000_s1036" type="#_x0000_t202" style="position:absolute;left:6060;top:4282;width:15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BkMAA&#10;AADbAAAADwAAAGRycy9kb3ducmV2LnhtbERPTWsCMRC9C/6HMAUvotl6aGVrlFoQRIpQFc/DZrpZ&#10;3ExiEnX990Yo9DaP9zmzRWdbcaUQG8cKXscFCOLK6YZrBYf9ajQFEROyxtYxKbhThMW835thqd2N&#10;f+i6S7XIIRxLVGBS8qWUsTJkMY6dJ87crwsWU4ahljrgLYfbVk6K4k1abDg3GPT0Zag67S5WgdVb&#10;b1an9nuzvPvQnfVxeG6OSg1eus8PEIm69C/+c691nv8O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BkMAAAADbAAAADwAAAAAAAAAAAAAAAACYAgAAZHJzL2Rvd25y&#10;ZXYueG1sUEsFBgAAAAAEAAQA9QAAAIUDAAAAAA==&#10;" filled="f" fillcolor="white [3212]" stroked="f" strokecolor="black [3213]">
              <v:textbox>
                <w:txbxContent>
                  <w:p w:rsidR="00DF6C97" w:rsidRDefault="00DF6C97" w:rsidP="00585F9F">
                    <w:r>
                      <w:t>Treatment and loss rate</w:t>
                    </w:r>
                  </w:p>
                </w:txbxContent>
              </v:textbox>
            </v:shape>
            <v:shape id="Text Box 47" o:spid="_x0000_s1037" type="#_x0000_t202" style="position:absolute;left:4680;top:4282;width:1162;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V4sQA&#10;AADbAAAADwAAAGRycy9kb3ducmV2LnhtbESPT2sCMRDF74V+hzCFXkrNtgeRrVFsQSilCP7B87AZ&#10;N4ubSUxSXb995yB4m+G9ee830/nge3WmlLvABt5GFSjiJtiOWwO77fJ1AioXZIt9YDJwpQzz2ePD&#10;FGsbLrym86a0SkI412jAlRJrrXPjyGMehUgs2iEkj0XW1Gqb8CLhvtfvVTXWHjuWBoeRvhw1x82f&#10;N+DtKrrlsf/9+bzGNJzs/uXU7Y15fhoWH6AKDeVuvl1/W8EXWPlFBt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1eLEAAAA2wAAAA8AAAAAAAAAAAAAAAAAmAIAAGRycy9k&#10;b3ducmV2LnhtbFBLBQYAAAAABAAEAPUAAACJAwAAAAA=&#10;" filled="f" fillcolor="white [3212]" stroked="f" strokecolor="black [3213]">
              <v:textbox>
                <w:txbxContent>
                  <w:p w:rsidR="00DF6C97" w:rsidRDefault="00DF6C97" w:rsidP="00585F9F">
                    <w:r>
                      <w:t>Infection rate</w:t>
                    </w:r>
                  </w:p>
                </w:txbxContent>
              </v:textbox>
            </v:shape>
            <v:shape id="Text Box 48" o:spid="_x0000_s1038" type="#_x0000_t202" style="position:absolute;left:2220;top:5107;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wecAA&#10;AADbAAAADwAAAGRycy9kb3ducmV2LnhtbERPTWsCMRC9C/6HMAUvotl6KHVrlFoQRIpQFc/DZrpZ&#10;3ExiEnX990Yo9DaP9zmzRWdbcaUQG8cKXscFCOLK6YZrBYf9avQOIiZkja1jUnCnCIt5vzfDUrsb&#10;/9B1l2qRQziWqMCk5EspY2XIYhw7T5y5XxcspgxDLXXAWw63rZwUxZu02HBuMOjpy1B12l2sAqu3&#10;3qxO7fdmefehO+vj8NwclRq8dJ8fIBJ16V/8517rPH8K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wecAAAADbAAAADwAAAAAAAAAAAAAAAACYAgAAZHJzL2Rvd25y&#10;ZXYueG1sUEsFBgAAAAAEAAQA9QAAAIUDAAAAAA==&#10;" filled="f" fillcolor="white [3212]" stroked="f" strokecolor="black [3213]">
              <v:textbox>
                <w:txbxContent>
                  <w:p w:rsidR="00DF6C97" w:rsidRDefault="00DF6C97" w:rsidP="00585F9F">
                    <w:r>
                      <w:t xml:space="preserve">PPT rate for </w:t>
                    </w:r>
                    <w:proofErr w:type="spellStart"/>
                    <w:r>
                      <w:t>susceptibles</w:t>
                    </w:r>
                    <w:proofErr w:type="spellEnd"/>
                  </w:p>
                </w:txbxContent>
              </v:textbox>
            </v:shape>
            <v:shape id="Text Box 49" o:spid="_x0000_s1039" type="#_x0000_t202" style="position:absolute;left:2995;top:6922;width:155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TWcAA&#10;AADbAAAADwAAAGRycy9kb3ducmV2LnhtbERPy2oCMRTdF/yHcIVuSs04i1JGo7SCUIoUquL6Mrmd&#10;DE5uYpLO4+/NotDl4bzX29F2oqcQW8cKlosCBHHtdMuNgvNp//wKIiZkjZ1jUjBRhO1m9rDGSruB&#10;v6k/pkbkEI4VKjAp+UrKWBuyGBfOE2fuxwWLKcPQSB1wyOG2k2VRvEiLLecGg552hurr8dcqsPrL&#10;m/21O3y+Tz6MN315urUXpR7n49sKRKIx/Yv/3B9aQZnX5y/5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cTWcAAAADbAAAADwAAAAAAAAAAAAAAAACYAgAAZHJzL2Rvd25y&#10;ZXYueG1sUEsFBgAAAAAEAAQA9QAAAIUDAAAAAA==&#10;" filled="f" fillcolor="white [3212]" stroked="f" strokecolor="black [3213]">
              <v:textbox>
                <w:txbxContent>
                  <w:p w:rsidR="00DF6C97" w:rsidRDefault="00DF6C97" w:rsidP="00585F9F">
                    <w:r>
                      <w:t>PPT rate for infected</w:t>
                    </w:r>
                  </w:p>
                </w:txbxContent>
              </v:textbox>
            </v:shape>
            <v:shape id="Text Box 50" o:spid="_x0000_s1040" type="#_x0000_t202" style="position:absolute;left:8625;top:4657;width:1455;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2wsIA&#10;AADbAAAADwAAAGRycy9kb3ducmV2LnhtbESPQWsCMRSE7wX/Q3hCL0WzeihlNYoKgkgRquL5sXlu&#10;FjcvMYm6/ntTKPQ4zMw3zHTe2VbcKcTGsYLRsABBXDndcK3geFgPvkDEhKyxdUwKnhRhPuu9TbHU&#10;7sE/dN+nWmQIxxIVmJR8KWWsDFmMQ+eJs3d2wWLKMtRSB3xkuG3luCg+pcWG84JBTytD1WV/swqs&#10;3nmzvrTf2+XTh+6qTx/X5qTUe79bTEAk6tJ/+K+90QrGI/j9k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7bCwgAAANsAAAAPAAAAAAAAAAAAAAAAAJgCAABkcnMvZG93&#10;bnJldi54bWxQSwUGAAAAAAQABAD1AAAAhwMAAAAA&#10;" filled="f" fillcolor="white [3212]" stroked="f" strokecolor="black [3213]">
              <v:textbox>
                <w:txbxContent>
                  <w:p w:rsidR="00DF6C97" w:rsidRDefault="00DF6C97" w:rsidP="00585F9F">
                    <w:r>
                      <w:t>Move off treatment, and remain susceptible</w:t>
                    </w:r>
                  </w:p>
                </w:txbxContent>
              </v:textbox>
            </v:shape>
            <v:shape id="Arc 51" o:spid="_x0000_s1041" style="position:absolute;left:7054;top:6109;width:900;height:2598;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aMsEA&#10;AADbAAAADwAAAGRycy9kb3ducmV2LnhtbESPT4vCMBTE7wt+h/AEbzY14CLVKCIIHtd/bI9vm2db&#10;bF5Kk6312xthYY/DzPyGWW0G24ieOl871jBLUhDEhTM1lxou5/10AcIHZIONY9LwJA+b9ehjhZlx&#10;Dz5SfwqliBD2GWqoQmgzKX1RkUWfuJY4ejfXWQxRdqU0HT4i3DZSpemntFhzXKiwpV1Fxf30azXM&#10;v/PnmXp1/RnmuZNfmKdGOa0n42G7BBFoCP/hv/bBaFAK3l/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2jL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Text Box 52" o:spid="_x0000_s1042" type="#_x0000_t202" style="position:absolute;left:5829;top:6788;width:2195;height:9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NLsIA&#10;AADbAAAADwAAAGRycy9kb3ducmV2LnhtbESPQWsCMRSE7wX/Q3iCl6LZWiiyGkUFQaQUquL5sXlu&#10;FjcvMUl1/femUOhxmJlvmNmis624UYiNYwVvowIEceV0w7WC42EznICICVlj65gUPCjCYt57mWGp&#10;3Z2/6bZPtcgQjiUqMCn5UspYGbIYR84TZ+/sgsWUZailDnjPcNvKcVF8SIsN5wWDntaGqsv+xyqw&#10;+subzaX93K0ePnRXfXq9NielBv1uOQWRqEv/4b/2VisYv8Pvl/w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0uwgAAANsAAAAPAAAAAAAAAAAAAAAAAJgCAABkcnMvZG93&#10;bnJldi54bWxQSwUGAAAAAAQABAD1AAAAhwMAAAAA&#10;" filled="f" fillcolor="white [3212]" stroked="f" strokecolor="black [3213]">
              <v:textbox>
                <w:txbxContent>
                  <w:p w:rsidR="00DF6C97" w:rsidRDefault="00DF6C97" w:rsidP="00585F9F">
                    <w:r>
                      <w:t>Move off treatment and be infected immediately</w:t>
                    </w:r>
                  </w:p>
                </w:txbxContent>
              </v:textbox>
            </v:shape>
            <w10:wrap type="square"/>
          </v:group>
        </w:pict>
      </w:r>
    </w:p>
    <w:p w:rsidR="00585F9F" w:rsidRDefault="00585F9F" w:rsidP="00585F9F">
      <w:pPr>
        <w:pStyle w:val="Heading3"/>
        <w:rPr>
          <w:rStyle w:val="MTConvertedEquation"/>
          <w:rFonts w:eastAsiaTheme="minorEastAsia"/>
        </w:rPr>
      </w:pPr>
      <w:r>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Tr="00037D6F">
        <w:trPr>
          <w:jc w:val="center"/>
        </w:trPr>
        <w:tc>
          <w:tcPr>
            <w:tcW w:w="2410" w:type="dxa"/>
          </w:tcPr>
          <w:p w:rsidR="00585F9F" w:rsidRDefault="00585F9F" w:rsidP="00037D6F">
            <w:pPr>
              <w:pStyle w:val="MTDisplayEquation"/>
              <w:rPr>
                <w:rStyle w:val="MTConvertedEquation"/>
              </w:rPr>
            </w:pPr>
            <w:r>
              <w:rPr>
                <w:rStyle w:val="MTConvertedEquation"/>
              </w:rPr>
              <w:t>Probability of state change  (m1)</w:t>
            </w:r>
          </w:p>
        </w:tc>
        <w:tc>
          <w:tcPr>
            <w:tcW w:w="4138" w:type="dxa"/>
          </w:tcPr>
          <w:p w:rsidR="00585F9F" w:rsidRDefault="00585F9F" w:rsidP="00037D6F">
            <w:pPr>
              <w:pStyle w:val="MTDisplayEquation"/>
              <w:rPr>
                <w:rStyle w:val="MTConvertedEquation"/>
              </w:rPr>
            </w:pPr>
            <w:r>
              <w:rPr>
                <w:rStyle w:val="MTConvertedEquation"/>
              </w:rPr>
              <w:t>Description</w:t>
            </w:r>
          </w:p>
        </w:tc>
        <w:tc>
          <w:tcPr>
            <w:tcW w:w="1064" w:type="dxa"/>
          </w:tcPr>
          <w:p w:rsidR="00585F9F" w:rsidRDefault="00585F9F" w:rsidP="00037D6F">
            <w:pPr>
              <w:pStyle w:val="MTDisplayEquation"/>
              <w:rPr>
                <w:rStyle w:val="MTConvertedEquation"/>
              </w:rPr>
            </w:pPr>
            <w:r>
              <w:rPr>
                <w:rStyle w:val="MTConvertedEquation"/>
              </w:rPr>
              <w:t>Footnote</w:t>
            </w:r>
          </w:p>
        </w:tc>
      </w:tr>
      <w:tr w:rsidR="00585F9F" w:rsidTr="00037D6F">
        <w:trPr>
          <w:jc w:val="center"/>
        </w:trPr>
        <w:tc>
          <w:tcPr>
            <w:tcW w:w="2410" w:type="dxa"/>
          </w:tcPr>
          <w:p w:rsidR="00585F9F" w:rsidRDefault="00201B4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Infection rate</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Existing treatment and loss rate</w:t>
            </w:r>
          </w:p>
        </w:tc>
        <w:tc>
          <w:tcPr>
            <w:tcW w:w="1064" w:type="dxa"/>
          </w:tcPr>
          <w:p w:rsidR="00585F9F"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585F9F" w:rsidTr="00037D6F">
        <w:trPr>
          <w:jc w:val="center"/>
        </w:trPr>
        <w:tc>
          <w:tcPr>
            <w:tcW w:w="2410" w:type="dxa"/>
          </w:tcPr>
          <w:p w:rsidR="00585F9F" w:rsidRDefault="00201B4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susceptible</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3</w:t>
            </w:r>
          </w:p>
        </w:tc>
      </w:tr>
      <w:tr w:rsidR="00585F9F" w:rsidTr="00037D6F">
        <w:trPr>
          <w:jc w:val="center"/>
        </w:trPr>
        <w:tc>
          <w:tcPr>
            <w:tcW w:w="2410" w:type="dxa"/>
          </w:tcPr>
          <w:p w:rsidR="00585F9F" w:rsidRDefault="00201B4C"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infected</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4</w:t>
            </w:r>
          </w:p>
        </w:tc>
      </w:tr>
      <w:tr w:rsidR="00585F9F" w:rsidTr="00037D6F">
        <w:trPr>
          <w:jc w:val="center"/>
        </w:trPr>
        <w:tc>
          <w:tcPr>
            <w:tcW w:w="2410" w:type="dxa"/>
          </w:tcPr>
          <w:p w:rsidR="00585F9F" w:rsidRDefault="00201B4C"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remain susceptible for on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become infected in the sam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7848D5" w:rsidTr="00037D6F">
        <w:trPr>
          <w:jc w:val="center"/>
        </w:trPr>
        <w:tc>
          <w:tcPr>
            <w:tcW w:w="2410" w:type="dxa"/>
          </w:tcPr>
          <w:p w:rsidR="007848D5"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8B580C" w:rsidRDefault="007848D5" w:rsidP="007848D5">
            <w:pPr>
              <w:rPr>
                <w:sz w:val="20"/>
                <w:szCs w:val="20"/>
              </w:rPr>
            </w:pPr>
            <w:r>
              <w:rPr>
                <w:sz w:val="20"/>
                <w:szCs w:val="20"/>
              </w:rPr>
              <w:t xml:space="preserve">Recovery rate </w:t>
            </w:r>
          </w:p>
        </w:tc>
        <w:tc>
          <w:tcPr>
            <w:tcW w:w="1064" w:type="dxa"/>
          </w:tcPr>
          <w:p w:rsidR="007848D5" w:rsidRDefault="007848D5" w:rsidP="00BE4175">
            <w:pPr>
              <w:rPr>
                <w:sz w:val="20"/>
                <w:szCs w:val="20"/>
              </w:rPr>
            </w:pPr>
          </w:p>
        </w:tc>
      </w:tr>
      <w:tr w:rsidR="007848D5" w:rsidTr="00037D6F">
        <w:tblPrEx>
          <w:tblLook w:val="0000"/>
        </w:tblPrEx>
        <w:trPr>
          <w:trHeight w:val="231"/>
          <w:jc w:val="center"/>
        </w:trPr>
        <w:tc>
          <w:tcPr>
            <w:tcW w:w="7612" w:type="dxa"/>
            <w:gridSpan w:val="3"/>
          </w:tcPr>
          <w:p w:rsidR="007848D5" w:rsidRPr="008B580C" w:rsidRDefault="007848D5" w:rsidP="00037D6F">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resistant group, </w:t>
            </w:r>
            <w:proofErr w:type="gramStart"/>
            <w:r w:rsidRPr="008B580C">
              <w:rPr>
                <w:rStyle w:val="MTConvertedEquation"/>
                <w:sz w:val="20"/>
                <w:szCs w:val="20"/>
              </w:rPr>
              <w:t>then</w:t>
            </w:r>
            <w:proofErr w:type="gramEnd"/>
            <w:r w:rsidRPr="008B580C">
              <w:rPr>
                <w:rStyle w:val="MTConvertedEquation"/>
                <w:sz w:val="20"/>
                <w:szCs w:val="20"/>
              </w:rPr>
              <w:t xml:space="preserve"> later perform sexual acts which would otherwise have infected them. Because these people are now resistant, they do not become infected. </w:t>
            </w:r>
          </w:p>
          <w:p w:rsidR="007848D5" w:rsidRPr="008B580C" w:rsidRDefault="007848D5" w:rsidP="00037D6F">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7848D5" w:rsidRPr="008B580C" w:rsidRDefault="007848D5" w:rsidP="00037D6F">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7848D5" w:rsidRDefault="007848D5" w:rsidP="00037D6F">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resistant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Default="00585F9F" w:rsidP="00585F9F">
      <w:pPr>
        <w:rPr>
          <w:rStyle w:val="MTConvertedEquation"/>
        </w:rPr>
      </w:pPr>
    </w:p>
    <w:p w:rsidR="00585F9F" w:rsidRDefault="00585F9F" w:rsidP="00585F9F">
      <w:pPr>
        <w:pStyle w:val="Heading3"/>
      </w:pPr>
      <w:r>
        <w:rPr>
          <w:rStyle w:val="MTConvertedEquation"/>
          <w:rFonts w:eastAsiaTheme="minorEastAsia"/>
        </w:rPr>
        <w:lastRenderedPageBreak/>
        <w:t>Results for all scenarios</w:t>
      </w:r>
      <w:r>
        <w:rPr>
          <w:noProof/>
        </w:rPr>
        <w:drawing>
          <wp:inline distT="0" distB="0" distL="0" distR="0">
            <wp:extent cx="5730875" cy="4295775"/>
            <wp:effectExtent l="19050" t="0" r="3175" b="0"/>
            <wp:docPr id="15" name="Picture 57" descr="T:\Crock\SmallModel\Figures\Consequences of extending PPT to all pop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Crock\SmallModel\Figures\Consequences of extending PPT to all populations.png"/>
                    <pic:cNvPicPr>
                      <a:picLocks noChangeAspect="1" noChangeArrowheads="1"/>
                    </pic:cNvPicPr>
                  </pic:nvPicPr>
                  <pic:blipFill>
                    <a:blip r:embed="rId10" cstate="print"/>
                    <a:srcRect/>
                    <a:stretch>
                      <a:fillRect/>
                    </a:stretch>
                  </pic:blipFill>
                  <pic:spPr bwMode="auto">
                    <a:xfrm>
                      <a:off x="0" y="0"/>
                      <a:ext cx="5730875" cy="4295775"/>
                    </a:xfrm>
                    <a:prstGeom prst="rect">
                      <a:avLst/>
                    </a:prstGeom>
                    <a:noFill/>
                    <a:ln w="9525">
                      <a:noFill/>
                      <a:miter lim="800000"/>
                      <a:headEnd/>
                      <a:tailEnd/>
                    </a:ln>
                  </pic:spPr>
                </pic:pic>
              </a:graphicData>
            </a:graphic>
          </wp:inline>
        </w:drawing>
      </w:r>
    </w:p>
    <w:p w:rsidR="00585F9F" w:rsidRDefault="00585F9F" w:rsidP="00585F9F">
      <w:r>
        <w:t xml:space="preserve">An intervention with 75% coverage of the entire population is much more effective than an intervention with 75% coverage of only FSW. However, FSW are only 1.56% of the PNG population, so the former intervention must reach approximately 64 times more people. An intervention which reaches the same number of people, spread evenly across the whole population, would reach only 1.17% of the population, and has a correspondingly much lower impact. </w:t>
      </w:r>
    </w:p>
    <w:p w:rsidR="00585F9F" w:rsidRDefault="00585F9F" w:rsidP="00585F9F">
      <w:r>
        <w:t xml:space="preserve">I will add something about providing treatment to the rest of the pop and not to FSWs, and something about holding FSW intervention constant and adding an appropriately small coverage of the rest of the pop. </w:t>
      </w:r>
    </w:p>
    <w:p w:rsidR="00585F9F" w:rsidRDefault="00585F9F" w:rsidP="00585F9F"/>
    <w:p w:rsidR="00585F9F" w:rsidRDefault="00585F9F" w:rsidP="00585F9F">
      <w:r>
        <w:rPr>
          <w:noProof/>
          <w:lang w:eastAsia="en-AU"/>
        </w:rPr>
        <w:lastRenderedPageBreak/>
        <w:drawing>
          <wp:inline distT="0" distB="0" distL="0" distR="0">
            <wp:extent cx="5723890" cy="4298950"/>
            <wp:effectExtent l="0" t="0" r="0" b="6350"/>
            <wp:docPr id="17"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r>
        <w:t xml:space="preserve"> Expanding an intervention from FSW alone to FSW and MSMW has very little impact on outcomes, yet would still be expensive. </w:t>
      </w:r>
      <w:r>
        <w:rPr>
          <w:noProof/>
          <w:lang w:eastAsia="en-AU"/>
        </w:rPr>
        <w:lastRenderedPageBreak/>
        <w:drawing>
          <wp:inline distT="0" distB="0" distL="0" distR="0">
            <wp:extent cx="5723890" cy="4298950"/>
            <wp:effectExtent l="0" t="0" r="0" b="6350"/>
            <wp:docPr id="19"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r>
        <w:t>I should probably add something where I run an intervention the size of the urban intervention for a rural population.</w:t>
      </w:r>
    </w:p>
    <w:p w:rsidR="00585F9F" w:rsidRDefault="00585F9F" w:rsidP="00585F9F">
      <w:r>
        <w:lastRenderedPageBreak/>
        <w:t xml:space="preserve"> </w:t>
      </w:r>
      <w:r>
        <w:rPr>
          <w:noProof/>
          <w:lang w:eastAsia="en-AU"/>
        </w:rPr>
        <w:drawing>
          <wp:inline distT="0" distB="0" distL="0" distR="0">
            <wp:extent cx="5723890" cy="4298950"/>
            <wp:effectExtent l="0" t="0" r="0" b="6350"/>
            <wp:docPr id="21"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23890" cy="4298950"/>
                    </a:xfrm>
                    <a:prstGeom prst="rect">
                      <a:avLst/>
                    </a:prstGeom>
                    <a:noFill/>
                    <a:ln>
                      <a:noFill/>
                    </a:ln>
                  </pic:spPr>
                </pic:pic>
              </a:graphicData>
            </a:graphic>
          </wp:inline>
        </w:drawing>
      </w:r>
    </w:p>
    <w:p w:rsidR="00585F9F" w:rsidRDefault="00585F9F" w:rsidP="00585F9F">
      <w:r>
        <w:t xml:space="preserve">Tau is broken, I should fix it. </w:t>
      </w:r>
    </w:p>
    <w:p w:rsidR="00585F9F" w:rsidRDefault="00585F9F" w:rsidP="00585F9F">
      <w:r>
        <w:t xml:space="preserve">I need to fix up the choice of error bounds on my sensitivities. </w:t>
      </w:r>
    </w:p>
    <w:p w:rsidR="00585F9F" w:rsidRDefault="00585F9F" w:rsidP="00585F9F"/>
    <w:p w:rsidR="00585F9F" w:rsidRDefault="00585F9F" w:rsidP="00585F9F"/>
    <w:p w:rsidR="00585F9F" w:rsidRDefault="00585F9F" w:rsidP="00585F9F"/>
    <w:p w:rsidR="00585F9F" w:rsidRDefault="00585F9F" w:rsidP="00585F9F"/>
    <w:p w:rsidR="00585F9F" w:rsidRDefault="00585F9F" w:rsidP="00585F9F">
      <w:pPr>
        <w:pStyle w:val="Heading3"/>
      </w:pPr>
      <w:r>
        <w:t>Sensitivity analysis</w:t>
      </w:r>
    </w:p>
    <w:p w:rsidR="00585F9F" w:rsidRDefault="00585F9F" w:rsidP="00585F9F">
      <w:r>
        <w:t>Not done: any of the sensitivity analysis for the higher or lower cofactors</w:t>
      </w:r>
    </w:p>
    <w:p w:rsidR="00585F9F" w:rsidRDefault="00585F9F" w:rsidP="00585F9F">
      <w:pPr>
        <w:pStyle w:val="Heading3"/>
      </w:pPr>
      <w:r>
        <w:rPr>
          <w:noProof/>
        </w:rPr>
        <w:lastRenderedPageBreak/>
        <w:drawing>
          <wp:inline distT="0" distB="0" distL="0" distR="0">
            <wp:extent cx="5723890" cy="4298950"/>
            <wp:effectExtent l="19050" t="0" r="0" b="0"/>
            <wp:docPr id="22" name="Picture 80" descr="T:\Crock\SmallModel\Figures\Sensitivity to gamma and 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Crock\SmallModel\Figures\Sensitivity to gamma and phi.png"/>
                    <pic:cNvPicPr>
                      <a:picLocks noChangeAspect="1" noChangeArrowheads="1"/>
                    </pic:cNvPicPr>
                  </pic:nvPicPr>
                  <pic:blipFill>
                    <a:blip r:embed="rId14"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r>
        <w:rPr>
          <w:noProof/>
          <w:lang w:eastAsia="en-AU"/>
        </w:rPr>
        <w:lastRenderedPageBreak/>
        <w:drawing>
          <wp:inline distT="0" distB="0" distL="0" distR="0">
            <wp:extent cx="5723890" cy="4298950"/>
            <wp:effectExtent l="19050" t="0" r="0" b="0"/>
            <wp:docPr id="23" name="Picture 81" descr="T:\Crock\SmallModel\Figures\Sensitivity to 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Crock\SmallModel\Figures\Sensitivity to theta.png"/>
                    <pic:cNvPicPr>
                      <a:picLocks noChangeAspect="1" noChangeArrowheads="1"/>
                    </pic:cNvPicPr>
                  </pic:nvPicPr>
                  <pic:blipFill>
                    <a:blip r:embed="rId15"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585F9F" w:rsidRDefault="00585F9F" w:rsidP="00585F9F"/>
    <w:p w:rsidR="00585F9F" w:rsidRPr="00B9787E" w:rsidRDefault="00585F9F" w:rsidP="00585F9F"/>
    <w:p w:rsidR="00585F9F" w:rsidRPr="00B9787E" w:rsidRDefault="00585F9F" w:rsidP="00585F9F">
      <w:r>
        <w:rPr>
          <w:noProof/>
          <w:lang w:eastAsia="en-AU"/>
        </w:rPr>
        <w:lastRenderedPageBreak/>
        <w:drawing>
          <wp:inline distT="0" distB="0" distL="0" distR="0">
            <wp:extent cx="5723890" cy="4298950"/>
            <wp:effectExtent l="19050" t="0" r="0" b="0"/>
            <wp:docPr id="24" name="Picture 82" descr="T:\Crock\SmallModel\Figures\Sensitivity to eff and 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Crock\SmallModel\Figures\Sensitivity to eff and res.png"/>
                    <pic:cNvPicPr>
                      <a:picLocks noChangeAspect="1" noChangeArrowheads="1"/>
                    </pic:cNvPicPr>
                  </pic:nvPicPr>
                  <pic:blipFill>
                    <a:blip r:embed="rId16"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r>
        <w:t xml:space="preserve"> </w:t>
      </w:r>
    </w:p>
    <w:p w:rsidR="00585F9F" w:rsidRPr="00B9787E" w:rsidRDefault="00585F9F" w:rsidP="00585F9F"/>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23257B" w:rsidRPr="0023257B" w:rsidRDefault="00201B4C" w:rsidP="0023257B">
      <w:pPr>
        <w:spacing w:line="240" w:lineRule="auto"/>
        <w:jc w:val="center"/>
        <w:rPr>
          <w:rFonts w:ascii="Calibri" w:hAnsi="Calibri" w:cs="Calibri"/>
          <w:b/>
          <w:noProof/>
        </w:rPr>
      </w:pPr>
      <w:r>
        <w:rPr>
          <w:b/>
        </w:rPr>
        <w:fldChar w:fldCharType="begin"/>
      </w:r>
      <w:r w:rsidR="00585F9F">
        <w:rPr>
          <w:b/>
        </w:rPr>
        <w:instrText xml:space="preserve"> ADDIN EN.REFLIST </w:instrText>
      </w:r>
      <w:r>
        <w:rPr>
          <w:b/>
        </w:rPr>
        <w:fldChar w:fldCharType="separate"/>
      </w:r>
      <w:bookmarkStart w:id="22" w:name="_ENREF_1"/>
      <w:r w:rsidR="0023257B" w:rsidRPr="0023257B">
        <w:rPr>
          <w:rFonts w:ascii="Calibri" w:hAnsi="Calibri" w:cs="Calibri"/>
          <w:b/>
          <w:noProof/>
        </w:rPr>
        <w:t>AIDSinfo (2014). hiv_prevalence_ages_15_49.xls.</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22"/>
    </w:p>
    <w:p w:rsidR="0023257B" w:rsidRPr="0023257B" w:rsidRDefault="0023257B" w:rsidP="0023257B">
      <w:pPr>
        <w:spacing w:line="240" w:lineRule="auto"/>
        <w:jc w:val="center"/>
        <w:rPr>
          <w:rFonts w:ascii="Calibri" w:hAnsi="Calibri" w:cs="Calibri"/>
          <w:b/>
          <w:noProof/>
        </w:rPr>
      </w:pPr>
      <w:bookmarkStart w:id="23" w:name="_ENREF_2"/>
      <w:r w:rsidRPr="0023257B">
        <w:rPr>
          <w:rFonts w:ascii="Calibri" w:hAnsi="Calibri" w:cs="Calibri"/>
          <w:b/>
          <w:noProof/>
        </w:rPr>
        <w:t xml:space="preserve">Gray, R., J. Murray, et al. (2011). "The PNG HIV Model-Summary and Results: Explaining the past, describing the present, and forecasting the future of the HIV epidemic in PNG." </w:t>
      </w:r>
      <w:r w:rsidRPr="0023257B">
        <w:rPr>
          <w:rFonts w:ascii="Calibri" w:hAnsi="Calibri" w:cs="Calibri"/>
          <w:b/>
          <w:noProof/>
          <w:u w:val="single"/>
        </w:rPr>
        <w:t>The Kirby Institute</w:t>
      </w:r>
      <w:r w:rsidRPr="0023257B">
        <w:rPr>
          <w:rFonts w:ascii="Calibri" w:hAnsi="Calibri" w:cs="Calibri"/>
          <w:b/>
          <w:noProof/>
        </w:rPr>
        <w:t>.</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23"/>
    </w:p>
    <w:p w:rsidR="0023257B" w:rsidRPr="0023257B" w:rsidRDefault="0023257B" w:rsidP="0023257B">
      <w:pPr>
        <w:spacing w:line="240" w:lineRule="auto"/>
        <w:jc w:val="center"/>
        <w:rPr>
          <w:rFonts w:ascii="Calibri" w:hAnsi="Calibri" w:cs="Calibri"/>
          <w:b/>
          <w:noProof/>
        </w:rPr>
      </w:pPr>
      <w:bookmarkStart w:id="24" w:name="_ENREF_3"/>
      <w:r w:rsidRPr="0023257B">
        <w:rPr>
          <w:rFonts w:ascii="Calibri" w:hAnsi="Calibri" w:cs="Calibri"/>
          <w:b/>
          <w:noProof/>
        </w:rPr>
        <w:t>Pialoux and e. al (2008). "Efffect of HIV on the course of syphilis."</w:t>
      </w:r>
    </w:p>
    <w:p w:rsidR="0023257B" w:rsidRPr="0023257B" w:rsidRDefault="0023257B" w:rsidP="0023257B">
      <w:pPr>
        <w:spacing w:line="240" w:lineRule="auto"/>
        <w:ind w:left="720" w:hanging="720"/>
        <w:jc w:val="center"/>
        <w:rPr>
          <w:rFonts w:ascii="Calibri" w:hAnsi="Calibri" w:cs="Calibri"/>
          <w:b/>
          <w:noProof/>
        </w:rPr>
      </w:pPr>
      <w:r w:rsidRPr="0023257B">
        <w:rPr>
          <w:rFonts w:ascii="Calibri" w:hAnsi="Calibri" w:cs="Calibri"/>
          <w:b/>
          <w:noProof/>
        </w:rPr>
        <w:lastRenderedPageBreak/>
        <w:tab/>
      </w:r>
      <w:bookmarkEnd w:id="24"/>
    </w:p>
    <w:p w:rsidR="0023257B" w:rsidRDefault="0023257B" w:rsidP="0023257B">
      <w:pPr>
        <w:spacing w:line="240" w:lineRule="auto"/>
        <w:jc w:val="center"/>
        <w:rPr>
          <w:rFonts w:ascii="Calibri" w:hAnsi="Calibri" w:cs="Calibri"/>
          <w:b/>
          <w:noProof/>
        </w:rPr>
      </w:pPr>
    </w:p>
    <w:p w:rsidR="00585F9F" w:rsidRPr="003E73C2" w:rsidRDefault="00201B4C" w:rsidP="00585F9F">
      <w:pPr>
        <w:jc w:val="center"/>
        <w:rPr>
          <w:b/>
        </w:rPr>
      </w:pPr>
      <w:r>
        <w:rPr>
          <w:b/>
        </w:rPr>
        <w:fldChar w:fldCharType="end"/>
      </w:r>
    </w:p>
    <w:p w:rsidR="00C90A05" w:rsidRDefault="00C90A05"/>
    <w:sectPr w:rsidR="00C90A05" w:rsidSect="00037D6F">
      <w:headerReference w:type="default" r:id="rId17"/>
      <w:footerReference w:type="default" r:id="rId18"/>
      <w:headerReference w:type="first" r:id="rId19"/>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DF6C97" w:rsidRDefault="00DF6C97" w:rsidP="00585F9F">
      <w:pPr>
        <w:pStyle w:val="CommentText"/>
      </w:pPr>
      <w:r>
        <w:rPr>
          <w:rStyle w:val="CommentReference"/>
        </w:rPr>
        <w:annotationRef/>
      </w:r>
      <w:r>
        <w:t xml:space="preserve">Needs bit of work emphasizing the motivation to the study. </w:t>
      </w:r>
    </w:p>
    <w:p w:rsidR="00DF6C97" w:rsidRDefault="00DF6C97" w:rsidP="00585F9F">
      <w:pPr>
        <w:pStyle w:val="CommentText"/>
      </w:pPr>
    </w:p>
    <w:p w:rsidR="00DF6C97" w:rsidRDefault="00DF6C97" w:rsidP="00585F9F">
      <w:pPr>
        <w:pStyle w:val="CommentText"/>
      </w:pPr>
      <w:r>
        <w:t xml:space="preserve">Primarily about the impact of PPT on HIV. Using an </w:t>
      </w:r>
      <w:proofErr w:type="spellStart"/>
      <w:r>
        <w:t>an</w:t>
      </w:r>
      <w:proofErr w:type="spellEnd"/>
      <w:r>
        <w:t xml:space="preserve"> STI model to do this.</w:t>
      </w:r>
    </w:p>
    <w:p w:rsidR="00DF6C97" w:rsidRDefault="00DF6C97" w:rsidP="00585F9F">
      <w:pPr>
        <w:pStyle w:val="CommentText"/>
      </w:pPr>
    </w:p>
    <w:p w:rsidR="00DF6C97" w:rsidRDefault="00DF6C97" w:rsidP="00585F9F">
      <w:pPr>
        <w:pStyle w:val="CommentText"/>
      </w:pPr>
      <w:r>
        <w:t xml:space="preserve">Currently focusing too much on STIs. </w:t>
      </w:r>
    </w:p>
    <w:p w:rsidR="00DF6C97" w:rsidRDefault="00DF6C97" w:rsidP="00585F9F">
      <w:pPr>
        <w:pStyle w:val="CommentText"/>
      </w:pPr>
    </w:p>
    <w:p w:rsidR="00DF6C97" w:rsidRDefault="00DF6C97" w:rsidP="00585F9F">
      <w:pPr>
        <w:pStyle w:val="CommentText"/>
      </w:pPr>
      <w:r>
        <w:t>Also wonder if we want to replace syphilis with ulcerating bacterial STIs. There are other ulcerating STIs in PNG. In the main text we estimate the prevalence of these STIs using syphilis data.  (WANT RESEARCH)</w:t>
      </w:r>
    </w:p>
    <w:p w:rsidR="00DF6C97" w:rsidRDefault="00DF6C97" w:rsidP="00585F9F">
      <w:pPr>
        <w:pStyle w:val="CommentText"/>
      </w:pPr>
    </w:p>
    <w:p w:rsidR="00DF6C97" w:rsidRDefault="00DF6C97" w:rsidP="00585F9F">
      <w:pPr>
        <w:pStyle w:val="CommentText"/>
      </w:pPr>
      <w:r>
        <w:t>In the abstract you will need to include results and some conclusions.</w:t>
      </w:r>
    </w:p>
    <w:p w:rsidR="00DF6C97" w:rsidRDefault="00DF6C97" w:rsidP="00585F9F">
      <w:pPr>
        <w:pStyle w:val="CommentText"/>
      </w:pPr>
    </w:p>
    <w:p w:rsidR="00DF6C97" w:rsidRDefault="00DF6C97" w:rsidP="00585F9F">
      <w:pPr>
        <w:pStyle w:val="CommentText"/>
      </w:pPr>
      <w:r>
        <w:t>A background, methods, results, discussion, may be useful to format this.</w:t>
      </w:r>
    </w:p>
  </w:comment>
  <w:comment w:id="1" w:author="Richard Gray" w:date="2015-01-29T17:57:00Z" w:initials="RG">
    <w:p w:rsidR="00DF6C97" w:rsidRDefault="00DF6C97" w:rsidP="00585F9F">
      <w:pPr>
        <w:pStyle w:val="CommentText"/>
      </w:pPr>
      <w:r>
        <w:rPr>
          <w:rStyle w:val="CommentReference"/>
        </w:rPr>
        <w:annotationRef/>
      </w:r>
      <w:r>
        <w:t xml:space="preserve">Needs bit of work emphasizing the motivation to the study. </w:t>
      </w:r>
    </w:p>
    <w:p w:rsidR="00DF6C97" w:rsidRDefault="00DF6C97" w:rsidP="00585F9F">
      <w:pPr>
        <w:pStyle w:val="CommentText"/>
      </w:pPr>
    </w:p>
    <w:p w:rsidR="00DF6C97" w:rsidRDefault="00DF6C97" w:rsidP="00585F9F">
      <w:pPr>
        <w:pStyle w:val="CommentText"/>
      </w:pPr>
      <w:r>
        <w:t xml:space="preserve">Primarily about the impact of PPT on HIV. Using an </w:t>
      </w:r>
      <w:proofErr w:type="spellStart"/>
      <w:r>
        <w:t>an</w:t>
      </w:r>
      <w:proofErr w:type="spellEnd"/>
      <w:r>
        <w:t xml:space="preserve"> STI model to do this.</w:t>
      </w:r>
    </w:p>
    <w:p w:rsidR="00DF6C97" w:rsidRDefault="00DF6C97" w:rsidP="00585F9F">
      <w:pPr>
        <w:pStyle w:val="CommentText"/>
      </w:pPr>
    </w:p>
    <w:p w:rsidR="00DF6C97" w:rsidRDefault="00DF6C97" w:rsidP="00585F9F">
      <w:pPr>
        <w:pStyle w:val="CommentText"/>
      </w:pPr>
      <w:r>
        <w:t xml:space="preserve">Currently focusing too much on STIs. </w:t>
      </w:r>
    </w:p>
    <w:p w:rsidR="00DF6C97" w:rsidRDefault="00DF6C97" w:rsidP="00585F9F">
      <w:pPr>
        <w:pStyle w:val="CommentText"/>
      </w:pPr>
    </w:p>
    <w:p w:rsidR="00DF6C97" w:rsidRDefault="00DF6C97" w:rsidP="00585F9F">
      <w:pPr>
        <w:pStyle w:val="CommentText"/>
      </w:pPr>
      <w:r>
        <w:t>Also wonder if we want to replace syphilis with ulcerating bacterial STIs. There are other ulcerating STIs in PNG. In the main text we estimate the prevalence of these STIs using syphilis data.  (WANT RESEARCH)</w:t>
      </w:r>
    </w:p>
    <w:p w:rsidR="00DF6C97" w:rsidRDefault="00DF6C97" w:rsidP="00585F9F">
      <w:pPr>
        <w:pStyle w:val="CommentText"/>
      </w:pPr>
    </w:p>
    <w:p w:rsidR="00DF6C97" w:rsidRDefault="00DF6C97" w:rsidP="00585F9F">
      <w:pPr>
        <w:pStyle w:val="CommentText"/>
      </w:pPr>
      <w:r>
        <w:t>In the abstract you will need to include results and some conclusions.</w:t>
      </w:r>
    </w:p>
    <w:p w:rsidR="00DF6C97" w:rsidRDefault="00DF6C97" w:rsidP="00585F9F">
      <w:pPr>
        <w:pStyle w:val="CommentText"/>
      </w:pPr>
    </w:p>
    <w:p w:rsidR="00DF6C97" w:rsidRDefault="00DF6C97" w:rsidP="00585F9F">
      <w:pPr>
        <w:pStyle w:val="CommentText"/>
      </w:pPr>
      <w:r>
        <w:t>A background, methods, results, discussion, may be useful to format this.</w:t>
      </w:r>
    </w:p>
  </w:comment>
  <w:comment w:id="2" w:author="Crock" w:date="2015-01-29T17:57:00Z" w:initials="C">
    <w:p w:rsidR="00DF6C97" w:rsidRDefault="00DF6C97"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DF6C97" w:rsidRDefault="00DF6C97" w:rsidP="00585F9F">
      <w:pPr>
        <w:pStyle w:val="CommentText"/>
      </w:pPr>
      <w:r>
        <w:rPr>
          <w:rStyle w:val="CommentReference"/>
        </w:rPr>
        <w:annotationRef/>
      </w:r>
      <w:r>
        <w:t>Probably want to use past tense throughout.</w:t>
      </w:r>
    </w:p>
  </w:comment>
  <w:comment w:id="4" w:author="Crock" w:date="2015-01-30T14:25:00Z" w:initials="C">
    <w:p w:rsidR="00DF6C97" w:rsidRDefault="00DF6C97">
      <w:pPr>
        <w:pStyle w:val="CommentText"/>
      </w:pPr>
      <w:r>
        <w:rPr>
          <w:rStyle w:val="CommentReference"/>
        </w:rPr>
        <w:annotationRef/>
      </w:r>
      <w:proofErr w:type="gramStart"/>
      <w:r>
        <w:t>and</w:t>
      </w:r>
      <w:proofErr w:type="gramEnd"/>
      <w:r>
        <w:t xml:space="preserve"> </w:t>
      </w:r>
      <w:proofErr w:type="spellStart"/>
      <w:r>
        <w:t>al</w:t>
      </w:r>
      <w:proofErr w:type="spellEnd"/>
      <w:r>
        <w:t>?</w:t>
      </w:r>
    </w:p>
  </w:comment>
  <w:comment w:id="5" w:author="Crock" w:date="2015-01-29T17:57:00Z" w:initials="C">
    <w:p w:rsidR="00DF6C97" w:rsidRDefault="00DF6C97" w:rsidP="00585F9F">
      <w:pPr>
        <w:pStyle w:val="CommentText"/>
      </w:pPr>
      <w:r>
        <w:t xml:space="preserve">Andrew had a better </w:t>
      </w:r>
      <w:r>
        <w:rPr>
          <w:rStyle w:val="CommentReference"/>
        </w:rPr>
        <w:annotationRef/>
      </w:r>
      <w:r>
        <w:t>word for this?</w:t>
      </w:r>
    </w:p>
  </w:comment>
  <w:comment w:id="6" w:author="Richard Gray" w:date="2015-01-29T17:57:00Z" w:initials="RG">
    <w:p w:rsidR="00DF6C97" w:rsidRDefault="00DF6C97" w:rsidP="00585F9F">
      <w:pPr>
        <w:pStyle w:val="CommentText"/>
      </w:pPr>
      <w:r>
        <w:rPr>
          <w:rStyle w:val="CommentReference"/>
        </w:rPr>
        <w:annotationRef/>
      </w:r>
      <w:r>
        <w:t>Move into methods.</w:t>
      </w:r>
    </w:p>
  </w:comment>
  <w:comment w:id="7" w:author="Richard Gray" w:date="2015-01-29T17:57:00Z" w:initials="RG">
    <w:p w:rsidR="00DF6C97" w:rsidRDefault="00DF6C97" w:rsidP="00585F9F">
      <w:pPr>
        <w:pStyle w:val="CommentText"/>
      </w:pPr>
      <w:r>
        <w:rPr>
          <w:rStyle w:val="CommentReference"/>
        </w:rPr>
        <w:annotationRef/>
      </w:r>
      <w:r>
        <w:t>Suggest removing x and A\theta and elsewhere</w:t>
      </w:r>
    </w:p>
  </w:comment>
  <w:comment w:id="8" w:author="Crock" w:date="2015-01-29T17:57:00Z" w:initials="C">
    <w:p w:rsidR="00DF6C97" w:rsidRDefault="00DF6C97" w:rsidP="00585F9F">
      <w:pPr>
        <w:pStyle w:val="CommentText"/>
      </w:pPr>
      <w:r>
        <w:rPr>
          <w:rStyle w:val="CommentReference"/>
        </w:rPr>
        <w:annotationRef/>
      </w:r>
      <w:r>
        <w:t>I’m not sure about this</w:t>
      </w:r>
    </w:p>
  </w:comment>
  <w:comment w:id="9" w:author="Richard Gray" w:date="2015-01-29T17:57:00Z" w:initials="RG">
    <w:p w:rsidR="00DF6C97" w:rsidRDefault="00DF6C97" w:rsidP="00585F9F">
      <w:pPr>
        <w:pStyle w:val="CommentText"/>
      </w:pPr>
      <w:r>
        <w:rPr>
          <w:rStyle w:val="CommentReference"/>
        </w:rPr>
        <w:annotationRef/>
      </w:r>
      <w:r>
        <w:t>In what way are you unsure?</w:t>
      </w:r>
    </w:p>
    <w:p w:rsidR="00DF6C97" w:rsidRDefault="00DF6C97" w:rsidP="00585F9F">
      <w:pPr>
        <w:pStyle w:val="CommentText"/>
      </w:pPr>
    </w:p>
    <w:p w:rsidR="00DF6C97" w:rsidRDefault="00DF6C97" w:rsidP="00585F9F">
      <w:pPr>
        <w:pStyle w:val="CommentText"/>
      </w:pPr>
      <w:r>
        <w:t xml:space="preserve">Buy the way you should have less significant figures given uncertainty in values and results. </w:t>
      </w:r>
    </w:p>
    <w:p w:rsidR="00DF6C97" w:rsidRDefault="00DF6C97" w:rsidP="00585F9F">
      <w:pPr>
        <w:pStyle w:val="CommentText"/>
      </w:pPr>
    </w:p>
    <w:p w:rsidR="00DF6C97" w:rsidRDefault="00DF6C97" w:rsidP="00585F9F">
      <w:pPr>
        <w:pStyle w:val="CommentText"/>
      </w:pPr>
      <w:r>
        <w:t xml:space="preserve">Need captions on your tables and cross references in the text. </w:t>
      </w:r>
    </w:p>
  </w:comment>
  <w:comment w:id="10" w:author="Richard Gray" w:date="2015-01-29T17:57:00Z" w:initials="RG">
    <w:p w:rsidR="00DF6C97" w:rsidRDefault="00DF6C9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1" w:author="Richard Gray" w:date="2015-01-29T17:57:00Z" w:initials="RG">
    <w:p w:rsidR="00DF6C97" w:rsidRDefault="00DF6C97"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3" w:author="Crock" w:date="2015-01-29T18:10:00Z" w:initials="C">
    <w:p w:rsidR="00DF6C97" w:rsidRDefault="00DF6C97">
      <w:pPr>
        <w:pStyle w:val="CommentText"/>
      </w:pPr>
      <w:r>
        <w:rPr>
          <w:rStyle w:val="CommentReference"/>
        </w:rPr>
        <w:annotationRef/>
      </w:r>
      <w:r>
        <w:t xml:space="preserve">No, it’s all talking about decisions we made. I’m justifying myself, not stating fact, and I should organize it as such. </w:t>
      </w:r>
    </w:p>
  </w:comment>
  <w:comment w:id="12" w:author="Crock" w:date="2015-01-29T17:57:00Z" w:initials="C">
    <w:p w:rsidR="00DF6C97" w:rsidRDefault="00DF6C97"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DF6C97" w:rsidRDefault="00DF6C97" w:rsidP="00585F9F">
      <w:pPr>
        <w:pStyle w:val="CommentText"/>
      </w:pPr>
      <w:r>
        <w:rPr>
          <w:rStyle w:val="CommentReference"/>
        </w:rPr>
        <w:annotationRef/>
      </w:r>
      <w:proofErr w:type="spellStart"/>
      <w:r>
        <w:t>Consistancy</w:t>
      </w:r>
      <w:proofErr w:type="spellEnd"/>
    </w:p>
  </w:comment>
  <w:comment w:id="15" w:author="Crock" w:date="2015-01-29T17:57:00Z" w:initials="C">
    <w:p w:rsidR="00DF6C97" w:rsidRDefault="00DF6C97"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DF6C97" w:rsidRDefault="00DF6C97" w:rsidP="00585F9F">
      <w:pPr>
        <w:pStyle w:val="CommentText"/>
      </w:pPr>
      <w:r>
        <w:rPr>
          <w:rStyle w:val="CommentReference"/>
        </w:rPr>
        <w:annotationRef/>
      </w:r>
      <w:r>
        <w:t xml:space="preserve">More results need to be shown.  2-3 figures with subfigures. </w:t>
      </w:r>
    </w:p>
    <w:p w:rsidR="00DF6C97" w:rsidRDefault="00DF6C97" w:rsidP="00585F9F">
      <w:pPr>
        <w:pStyle w:val="CommentText"/>
      </w:pPr>
    </w:p>
    <w:p w:rsidR="00DF6C97" w:rsidRDefault="00DF6C97" w:rsidP="00585F9F">
      <w:pPr>
        <w:pStyle w:val="CommentText"/>
      </w:pPr>
      <w:r>
        <w:t xml:space="preserve">A combination of results in the appendix. </w:t>
      </w:r>
    </w:p>
  </w:comment>
  <w:comment w:id="17" w:author="Richard Gray" w:date="2015-01-29T17:57:00Z" w:initials="RG">
    <w:p w:rsidR="00DF6C97" w:rsidRDefault="00DF6C97" w:rsidP="00585F9F">
      <w:pPr>
        <w:pStyle w:val="CommentText"/>
      </w:pPr>
      <w:r>
        <w:rPr>
          <w:rStyle w:val="CommentReference"/>
        </w:rPr>
        <w:annotationRef/>
      </w:r>
      <w:r>
        <w:t xml:space="preserve">More results need to be shown.  2-3 figures with subfigures. </w:t>
      </w:r>
    </w:p>
    <w:p w:rsidR="00DF6C97" w:rsidRDefault="00DF6C97" w:rsidP="00585F9F">
      <w:pPr>
        <w:pStyle w:val="CommentText"/>
      </w:pPr>
    </w:p>
    <w:p w:rsidR="00DF6C97" w:rsidRDefault="00DF6C97" w:rsidP="00585F9F">
      <w:pPr>
        <w:pStyle w:val="CommentText"/>
      </w:pPr>
      <w:r>
        <w:t xml:space="preserve">A combination of results in the appendix. </w:t>
      </w:r>
    </w:p>
  </w:comment>
  <w:comment w:id="20" w:author="Richard Gray" w:date="2015-01-29T17:57:00Z" w:initials="RG">
    <w:p w:rsidR="00DF6C97" w:rsidRDefault="00DF6C97" w:rsidP="00585F9F">
      <w:pPr>
        <w:pStyle w:val="CommentText"/>
      </w:pPr>
      <w:r>
        <w:rPr>
          <w:rStyle w:val="CommentReference"/>
        </w:rPr>
        <w:annotationRef/>
      </w:r>
      <w:r>
        <w:t>Font sizes etc needs to be fixed.</w:t>
      </w:r>
    </w:p>
  </w:comment>
  <w:comment w:id="18" w:author="Crock" w:date="2015-01-29T17:57:00Z" w:initials="C">
    <w:p w:rsidR="00DF6C97" w:rsidRDefault="00DF6C97" w:rsidP="00585F9F">
      <w:pPr>
        <w:pStyle w:val="CommentText"/>
      </w:pPr>
      <w:r>
        <w:rPr>
          <w:rStyle w:val="CommentReference"/>
        </w:rPr>
        <w:annotationRef/>
      </w:r>
      <w:r>
        <w:t xml:space="preserve">I think this is falling too much. The urban FSW </w:t>
      </w:r>
      <w:proofErr w:type="spellStart"/>
      <w:r>
        <w:t>STIprevalence</w:t>
      </w:r>
      <w:proofErr w:type="spellEnd"/>
      <w:r>
        <w:t xml:space="preserve"> is falling by more than 75%. I really feel we need to use separate coverage and no-coverage populations like in the </w:t>
      </w:r>
      <w:proofErr w:type="spellStart"/>
      <w:r>
        <w:t>Vickerman</w:t>
      </w:r>
      <w:proofErr w:type="spellEnd"/>
      <w:r>
        <w:t xml:space="preserve"> paper. </w:t>
      </w:r>
    </w:p>
  </w:comment>
  <w:comment w:id="19" w:author="Richard Gray" w:date="2015-01-29T17:57:00Z" w:initials="RG">
    <w:p w:rsidR="00DF6C97" w:rsidRDefault="00DF6C97" w:rsidP="00585F9F">
      <w:pPr>
        <w:pStyle w:val="CommentText"/>
      </w:pPr>
      <w:r>
        <w:rPr>
          <w:rStyle w:val="CommentReference"/>
        </w:rPr>
        <w:annotationRef/>
      </w:r>
      <w:r>
        <w:t xml:space="preserve">Hmmm….fair point and I can see why you might need this. </w:t>
      </w:r>
    </w:p>
    <w:p w:rsidR="00DF6C97" w:rsidRDefault="00DF6C97" w:rsidP="00585F9F">
      <w:pPr>
        <w:pStyle w:val="CommentText"/>
      </w:pPr>
    </w:p>
    <w:p w:rsidR="00DF6C97" w:rsidRDefault="00DF6C97" w:rsidP="00585F9F">
      <w:pPr>
        <w:pStyle w:val="CommentText"/>
      </w:pPr>
      <w:r>
        <w:t xml:space="preserve">You could potentially just adjust the annual probability to reflect the probability of receiving effective treatment through the year if they are covered. </w:t>
      </w:r>
    </w:p>
    <w:p w:rsidR="00DF6C97" w:rsidRDefault="00DF6C97" w:rsidP="00585F9F">
      <w:pPr>
        <w:pStyle w:val="CommentText"/>
      </w:pPr>
    </w:p>
    <w:p w:rsidR="00DF6C97" w:rsidRDefault="00DF6C97" w:rsidP="00585F9F">
      <w:pPr>
        <w:pStyle w:val="CommentText"/>
      </w:pPr>
      <w:r>
        <w:t>Something like 0.75*(1-(1-p</w:t>
      </w:r>
      <w:proofErr w:type="gramStart"/>
      <w:r>
        <w:t>)^</w:t>
      </w:r>
      <w:proofErr w:type="gramEnd"/>
      <w:r>
        <w:t>f where p is the probability someone covered actually receives effective PPT and f is the frequency….this may need more thought though.</w:t>
      </w:r>
    </w:p>
  </w:comment>
  <w:comment w:id="21" w:author="Richard Gray" w:date="2015-01-29T17:57:00Z" w:initials="RG">
    <w:p w:rsidR="00DF6C97" w:rsidRDefault="00DF6C97" w:rsidP="00585F9F">
      <w:pPr>
        <w:pStyle w:val="CommentText"/>
      </w:pPr>
      <w:r>
        <w:rPr>
          <w:rStyle w:val="CommentReference"/>
        </w:rPr>
        <w:annotationRef/>
      </w:r>
      <w:r>
        <w:t>Legend labels need to be understandable not just symbol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F6C97" w:rsidRDefault="00DF6C97" w:rsidP="00585F9F">
      <w:pPr>
        <w:spacing w:after="0" w:line="240" w:lineRule="auto"/>
      </w:pPr>
      <w:r>
        <w:separator/>
      </w:r>
    </w:p>
  </w:endnote>
  <w:endnote w:type="continuationSeparator" w:id="0">
    <w:p w:rsidR="00DF6C97" w:rsidRDefault="00DF6C97"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DF6C97" w:rsidRDefault="00DF6C97">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AB5357">
          <w:rPr>
            <w:rFonts w:asciiTheme="minorHAnsi" w:hAnsiTheme="minorHAnsi"/>
            <w:noProof/>
            <w:color w:val="7F7F7F" w:themeColor="text1" w:themeTint="80"/>
            <w:sz w:val="22"/>
            <w:szCs w:val="22"/>
          </w:rPr>
          <w:t>7</w:t>
        </w:r>
        <w:r w:rsidRPr="003E73C2">
          <w:rPr>
            <w:rFonts w:asciiTheme="minorHAnsi" w:hAnsiTheme="minorHAnsi"/>
            <w:noProof/>
            <w:color w:val="7F7F7F" w:themeColor="text1" w:themeTint="80"/>
            <w:sz w:val="22"/>
            <w:szCs w:val="22"/>
          </w:rPr>
          <w:fldChar w:fldCharType="end"/>
        </w:r>
      </w:p>
    </w:sdtContent>
  </w:sdt>
  <w:p w:rsidR="00DF6C97" w:rsidRDefault="00DF6C97"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F6C97" w:rsidRDefault="00DF6C97" w:rsidP="00585F9F">
      <w:pPr>
        <w:spacing w:after="0" w:line="240" w:lineRule="auto"/>
      </w:pPr>
      <w:r>
        <w:separator/>
      </w:r>
    </w:p>
  </w:footnote>
  <w:footnote w:type="continuationSeparator" w:id="0">
    <w:p w:rsidR="00DF6C97" w:rsidRDefault="00DF6C97" w:rsidP="00585F9F">
      <w:pPr>
        <w:spacing w:after="0" w:line="240" w:lineRule="auto"/>
      </w:pPr>
      <w:r>
        <w:continuationSeparator/>
      </w:r>
    </w:p>
  </w:footnote>
  <w:footnote w:id="1">
    <w:p w:rsidR="00DF6C97" w:rsidRDefault="00DF6C97"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97" w:rsidRDefault="00DF6C97"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F6C97" w:rsidRDefault="00DF6C97">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201B4C"/>
    <w:rsid w:val="002046AE"/>
    <w:rsid w:val="0023257B"/>
    <w:rsid w:val="0033348D"/>
    <w:rsid w:val="00397F7E"/>
    <w:rsid w:val="0044398D"/>
    <w:rsid w:val="004A292B"/>
    <w:rsid w:val="00585F9F"/>
    <w:rsid w:val="005A5E5F"/>
    <w:rsid w:val="00680A71"/>
    <w:rsid w:val="007848D5"/>
    <w:rsid w:val="007E085D"/>
    <w:rsid w:val="0094005C"/>
    <w:rsid w:val="00AB5357"/>
    <w:rsid w:val="00BE4175"/>
    <w:rsid w:val="00C90A05"/>
    <w:rsid w:val="00DF6C9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3" type="connector" idref="#AutoShape 39"/>
        <o:r id="V:Rule4"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23</Pages>
  <Words>4068</Words>
  <Characters>2318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4</cp:revision>
  <dcterms:created xsi:type="dcterms:W3CDTF">2015-01-29T06:57:00Z</dcterms:created>
  <dcterms:modified xsi:type="dcterms:W3CDTF">2015-01-30T04:48:00Z</dcterms:modified>
</cp:coreProperties>
</file>